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922137" w14:textId="7DAAA133" w:rsidR="00652256" w:rsidRPr="005F0DA9" w:rsidRDefault="004E5324">
      <w:pPr>
        <w:rPr>
          <w:sz w:val="24"/>
          <w:szCs w:val="24"/>
        </w:rPr>
      </w:pPr>
      <w:r w:rsidRPr="005F0DA9">
        <w:rPr>
          <w:sz w:val="24"/>
          <w:szCs w:val="24"/>
        </w:rPr>
        <w:t>Actigraph</w:t>
      </w:r>
      <w:r w:rsidR="000F3871" w:rsidRPr="005F0DA9">
        <w:rPr>
          <w:sz w:val="24"/>
          <w:szCs w:val="24"/>
        </w:rPr>
        <w:t xml:space="preserve">ic </w:t>
      </w:r>
      <w:r w:rsidR="00BE1A2A" w:rsidRPr="005F0DA9">
        <w:rPr>
          <w:sz w:val="24"/>
          <w:szCs w:val="24"/>
        </w:rPr>
        <w:t>Clinical Trial Endpoints</w:t>
      </w:r>
    </w:p>
    <w:p w14:paraId="4E4F5B6D" w14:textId="17242FE1" w:rsidR="00A46F82" w:rsidRDefault="008D73BC">
      <w:pPr>
        <w:rPr>
          <w:sz w:val="24"/>
          <w:szCs w:val="24"/>
        </w:rPr>
      </w:pPr>
      <w:r w:rsidRPr="00A46F82">
        <w:rPr>
          <w:sz w:val="24"/>
          <w:szCs w:val="24"/>
          <w:u w:val="single"/>
        </w:rPr>
        <w:t>Definition</w:t>
      </w:r>
      <w:r w:rsidR="000F3871">
        <w:rPr>
          <w:sz w:val="24"/>
          <w:szCs w:val="24"/>
          <w:u w:val="single"/>
        </w:rPr>
        <w:t xml:space="preserve"> of Actigraphy</w:t>
      </w:r>
      <w:r>
        <w:rPr>
          <w:sz w:val="24"/>
          <w:szCs w:val="24"/>
        </w:rPr>
        <w:t xml:space="preserve">: </w:t>
      </w:r>
      <w:r w:rsidR="00A46F82">
        <w:rPr>
          <w:sz w:val="24"/>
          <w:szCs w:val="24"/>
        </w:rPr>
        <w:t>E</w:t>
      </w:r>
      <w:r w:rsidR="00B53454">
        <w:rPr>
          <w:sz w:val="24"/>
          <w:szCs w:val="24"/>
        </w:rPr>
        <w:t xml:space="preserve">stimation of </w:t>
      </w:r>
      <w:r w:rsidR="001A4DA2">
        <w:rPr>
          <w:sz w:val="24"/>
          <w:szCs w:val="24"/>
        </w:rPr>
        <w:t xml:space="preserve">physical </w:t>
      </w:r>
      <w:r w:rsidR="00B53454">
        <w:rPr>
          <w:sz w:val="24"/>
          <w:szCs w:val="24"/>
        </w:rPr>
        <w:t>activity through the measurement of movement</w:t>
      </w:r>
      <w:r w:rsidR="00D179E1">
        <w:rPr>
          <w:sz w:val="24"/>
          <w:szCs w:val="24"/>
        </w:rPr>
        <w:t xml:space="preserve"> by a </w:t>
      </w:r>
      <w:r w:rsidR="00A46F82">
        <w:rPr>
          <w:sz w:val="24"/>
          <w:szCs w:val="24"/>
        </w:rPr>
        <w:t xml:space="preserve">noninvasive </w:t>
      </w:r>
      <w:r w:rsidR="00D179E1">
        <w:rPr>
          <w:sz w:val="24"/>
          <w:szCs w:val="24"/>
        </w:rPr>
        <w:t>wearable device</w:t>
      </w:r>
      <w:r w:rsidR="00B53454">
        <w:rPr>
          <w:sz w:val="24"/>
          <w:szCs w:val="24"/>
        </w:rPr>
        <w:t>.</w:t>
      </w:r>
    </w:p>
    <w:p w14:paraId="5D77609F" w14:textId="27BEC34E" w:rsidR="00B53454" w:rsidRPr="00BE1A2A" w:rsidRDefault="00A46F82">
      <w:pPr>
        <w:rPr>
          <w:sz w:val="24"/>
          <w:szCs w:val="24"/>
        </w:rPr>
      </w:pPr>
      <w:bookmarkStart w:id="0" w:name="_GoBack"/>
      <w:r>
        <w:rPr>
          <w:sz w:val="24"/>
          <w:szCs w:val="24"/>
          <w:u w:val="single"/>
        </w:rPr>
        <w:t>Limitation to be Addressed</w:t>
      </w:r>
      <w:r>
        <w:rPr>
          <w:sz w:val="24"/>
          <w:szCs w:val="24"/>
        </w:rPr>
        <w:t>:</w:t>
      </w:r>
      <w:r w:rsidR="000F3871">
        <w:rPr>
          <w:sz w:val="24"/>
          <w:szCs w:val="24"/>
        </w:rPr>
        <w:t xml:space="preserve"> It remains unclear how actigraphy data should be aggregated </w:t>
      </w:r>
      <w:r w:rsidR="0058294C">
        <w:rPr>
          <w:sz w:val="24"/>
          <w:szCs w:val="24"/>
        </w:rPr>
        <w:t>and reported as</w:t>
      </w:r>
      <w:r w:rsidR="000F3871">
        <w:rPr>
          <w:sz w:val="24"/>
          <w:szCs w:val="24"/>
        </w:rPr>
        <w:t xml:space="preserve"> a</w:t>
      </w:r>
      <w:r w:rsidR="004B770B">
        <w:rPr>
          <w:sz w:val="24"/>
          <w:szCs w:val="24"/>
        </w:rPr>
        <w:t xml:space="preserve"> standardized and</w:t>
      </w:r>
      <w:r w:rsidR="000F3871">
        <w:rPr>
          <w:sz w:val="24"/>
          <w:szCs w:val="24"/>
        </w:rPr>
        <w:t xml:space="preserve"> meaningful clinical trial endpoint</w:t>
      </w:r>
      <w:r w:rsidR="00B30489">
        <w:rPr>
          <w:sz w:val="24"/>
          <w:szCs w:val="24"/>
        </w:rPr>
        <w:t xml:space="preserve"> (clinical outcomes assessment)</w:t>
      </w:r>
      <w:r w:rsidR="00FB3A87">
        <w:rPr>
          <w:sz w:val="24"/>
          <w:szCs w:val="24"/>
        </w:rPr>
        <w:t xml:space="preserve"> for regulatory and clinical evaluation</w:t>
      </w:r>
      <w:r w:rsidR="000042D4">
        <w:rPr>
          <w:sz w:val="24"/>
          <w:szCs w:val="24"/>
        </w:rPr>
        <w:t xml:space="preserve"> of effectiveness or safety of an intervention</w:t>
      </w:r>
      <w:r w:rsidR="000F3871">
        <w:rPr>
          <w:sz w:val="24"/>
          <w:szCs w:val="24"/>
        </w:rPr>
        <w:t xml:space="preserve">. </w:t>
      </w:r>
    </w:p>
    <w:bookmarkEnd w:id="0"/>
    <w:p w14:paraId="6EC37AE2" w14:textId="10D45D81" w:rsidR="00BE1A2A" w:rsidRPr="005E0BE5" w:rsidRDefault="00BE1A2A">
      <w:pPr>
        <w:rPr>
          <w:sz w:val="24"/>
          <w:szCs w:val="24"/>
        </w:rPr>
      </w:pPr>
      <w:r w:rsidRPr="00BE1A2A">
        <w:rPr>
          <w:sz w:val="24"/>
          <w:szCs w:val="24"/>
          <w:u w:val="single"/>
        </w:rPr>
        <w:t>Regulatory Framework</w:t>
      </w:r>
      <w:r w:rsidRPr="00BE1A2A">
        <w:rPr>
          <w:sz w:val="24"/>
          <w:szCs w:val="24"/>
        </w:rPr>
        <w:t>:</w:t>
      </w:r>
      <w:r w:rsidR="008D73BC">
        <w:rPr>
          <w:sz w:val="24"/>
          <w:szCs w:val="24"/>
        </w:rPr>
        <w:t xml:space="preserve"> As “data gathered through personal devices and health applications” actigraphy may fall under the category of real-world data </w:t>
      </w:r>
      <w:r w:rsidR="00D179E1">
        <w:rPr>
          <w:sz w:val="24"/>
          <w:szCs w:val="24"/>
        </w:rPr>
        <w:t>for the generation of</w:t>
      </w:r>
      <w:r w:rsidR="008D73BC">
        <w:rPr>
          <w:sz w:val="24"/>
          <w:szCs w:val="24"/>
        </w:rPr>
        <w:t xml:space="preserve"> real-world </w:t>
      </w:r>
      <w:r w:rsidR="008D73BC" w:rsidRPr="005E0BE5">
        <w:rPr>
          <w:sz w:val="24"/>
          <w:szCs w:val="24"/>
        </w:rPr>
        <w:t>evidence</w:t>
      </w:r>
      <w:r w:rsidR="00F929F3">
        <w:rPr>
          <w:sz w:val="24"/>
          <w:szCs w:val="24"/>
        </w:rPr>
        <w:t>, with similarities to patient-reported outcomes assessment</w:t>
      </w:r>
      <w:r w:rsidR="00703F68">
        <w:rPr>
          <w:sz w:val="24"/>
          <w:szCs w:val="24"/>
        </w:rPr>
        <w:t>, and falling under the federal mandate to evaluate potential real-world evidence under the 21</w:t>
      </w:r>
      <w:r w:rsidR="00703F68" w:rsidRPr="00703F68">
        <w:rPr>
          <w:sz w:val="24"/>
          <w:szCs w:val="24"/>
          <w:vertAlign w:val="superscript"/>
        </w:rPr>
        <w:t>st</w:t>
      </w:r>
      <w:r w:rsidR="00703F68">
        <w:rPr>
          <w:sz w:val="24"/>
          <w:szCs w:val="24"/>
        </w:rPr>
        <w:t xml:space="preserve"> Century Cures Act</w:t>
      </w:r>
      <w:r w:rsidR="008D73BC" w:rsidRPr="005E0BE5">
        <w:rPr>
          <w:sz w:val="24"/>
          <w:szCs w:val="24"/>
        </w:rPr>
        <w:t>.</w:t>
      </w:r>
    </w:p>
    <w:p w14:paraId="447190BF" w14:textId="1D42AC06" w:rsidR="00BE1A2A" w:rsidRPr="005E0BE5" w:rsidRDefault="00BE1A2A" w:rsidP="00BE1A2A">
      <w:pPr>
        <w:pStyle w:val="ListParagraph"/>
        <w:numPr>
          <w:ilvl w:val="0"/>
          <w:numId w:val="1"/>
        </w:numPr>
        <w:rPr>
          <w:sz w:val="24"/>
          <w:szCs w:val="24"/>
        </w:rPr>
      </w:pPr>
      <w:r w:rsidRPr="005E0BE5">
        <w:rPr>
          <w:sz w:val="24"/>
          <w:szCs w:val="24"/>
        </w:rPr>
        <w:t>CDRH/CBER Guidance (August 2017): Use of Real-World Evidence to Support Regulatory Decision-Making for Medical Devices (</w:t>
      </w:r>
      <w:hyperlink r:id="rId9" w:history="1">
        <w:r w:rsidRPr="005E0BE5">
          <w:rPr>
            <w:rStyle w:val="Hyperlink"/>
            <w:sz w:val="24"/>
            <w:szCs w:val="24"/>
          </w:rPr>
          <w:t>https://www.fda.gov/media/99447/download</w:t>
        </w:r>
      </w:hyperlink>
      <w:r w:rsidRPr="005E0BE5">
        <w:rPr>
          <w:sz w:val="24"/>
          <w:szCs w:val="24"/>
        </w:rPr>
        <w:t>)</w:t>
      </w:r>
    </w:p>
    <w:p w14:paraId="56B0EB3F" w14:textId="2383B723" w:rsidR="00BE1A2A" w:rsidRPr="005E0BE5" w:rsidRDefault="00BE1A2A" w:rsidP="00BE1A2A">
      <w:pPr>
        <w:pStyle w:val="ListParagraph"/>
        <w:numPr>
          <w:ilvl w:val="0"/>
          <w:numId w:val="1"/>
        </w:numPr>
        <w:rPr>
          <w:sz w:val="24"/>
          <w:szCs w:val="24"/>
        </w:rPr>
      </w:pPr>
      <w:r w:rsidRPr="005E0BE5">
        <w:rPr>
          <w:sz w:val="24"/>
          <w:szCs w:val="24"/>
        </w:rPr>
        <w:t>CDER/CBER Draft Guidance (May 2019): Submitting Documents Using Real-World Data and Real-World Evidence to the Food and Drug Administration for Drugs and Biologics (</w:t>
      </w:r>
      <w:hyperlink r:id="rId10" w:history="1">
        <w:r w:rsidRPr="005E0BE5">
          <w:rPr>
            <w:rStyle w:val="Hyperlink"/>
            <w:sz w:val="24"/>
            <w:szCs w:val="24"/>
          </w:rPr>
          <w:t>https://www.fda.gov/media/124795/download</w:t>
        </w:r>
      </w:hyperlink>
      <w:r w:rsidRPr="005E0BE5">
        <w:rPr>
          <w:sz w:val="24"/>
          <w:szCs w:val="24"/>
        </w:rPr>
        <w:t>)</w:t>
      </w:r>
    </w:p>
    <w:p w14:paraId="79AD8D00" w14:textId="20920199" w:rsidR="00BE1A2A" w:rsidRPr="005E0BE5" w:rsidRDefault="008D73BC" w:rsidP="008D73BC">
      <w:pPr>
        <w:pStyle w:val="ListParagraph"/>
        <w:numPr>
          <w:ilvl w:val="0"/>
          <w:numId w:val="1"/>
        </w:numPr>
        <w:rPr>
          <w:sz w:val="24"/>
          <w:szCs w:val="24"/>
        </w:rPr>
      </w:pPr>
      <w:r w:rsidRPr="005E0BE5">
        <w:rPr>
          <w:sz w:val="24"/>
          <w:szCs w:val="24"/>
        </w:rPr>
        <w:t>Framework for FDA’s</w:t>
      </w:r>
      <w:r w:rsidR="00B53443">
        <w:rPr>
          <w:sz w:val="24"/>
          <w:szCs w:val="24"/>
        </w:rPr>
        <w:t xml:space="preserve"> </w:t>
      </w:r>
      <w:r w:rsidRPr="005E0BE5">
        <w:rPr>
          <w:sz w:val="24"/>
          <w:szCs w:val="24"/>
        </w:rPr>
        <w:t>Real-World Evidence Program (December 2018) (</w:t>
      </w:r>
      <w:hyperlink r:id="rId11" w:history="1">
        <w:r w:rsidRPr="005E0BE5">
          <w:rPr>
            <w:rStyle w:val="Hyperlink"/>
            <w:sz w:val="24"/>
            <w:szCs w:val="24"/>
          </w:rPr>
          <w:t>https://www.fda.gov/media/120060/download</w:t>
        </w:r>
      </w:hyperlink>
      <w:r w:rsidRPr="005E0BE5">
        <w:rPr>
          <w:sz w:val="24"/>
          <w:szCs w:val="24"/>
        </w:rPr>
        <w:t>)</w:t>
      </w:r>
    </w:p>
    <w:p w14:paraId="7F01BE34" w14:textId="73890EBE" w:rsidR="008D73BC" w:rsidRPr="00F929F3" w:rsidRDefault="008D73BC" w:rsidP="008D73BC">
      <w:pPr>
        <w:pStyle w:val="ListParagraph"/>
        <w:numPr>
          <w:ilvl w:val="0"/>
          <w:numId w:val="1"/>
        </w:numPr>
        <w:rPr>
          <w:sz w:val="24"/>
          <w:szCs w:val="24"/>
        </w:rPr>
      </w:pPr>
      <w:r w:rsidRPr="005E0BE5">
        <w:rPr>
          <w:sz w:val="24"/>
          <w:szCs w:val="24"/>
        </w:rPr>
        <w:t xml:space="preserve">Real-World Evidence — What Is </w:t>
      </w:r>
      <w:r w:rsidRPr="00F929F3">
        <w:rPr>
          <w:sz w:val="24"/>
          <w:szCs w:val="24"/>
        </w:rPr>
        <w:t>It and What Can It Tell Us? (</w:t>
      </w:r>
      <w:hyperlink r:id="rId12" w:history="1">
        <w:r w:rsidRPr="00F929F3">
          <w:rPr>
            <w:rStyle w:val="Hyperlink"/>
            <w:sz w:val="24"/>
            <w:szCs w:val="24"/>
          </w:rPr>
          <w:t>https://www.nejm.org/doi/full/10.1056/NEJMsb1609216</w:t>
        </w:r>
      </w:hyperlink>
      <w:r w:rsidRPr="00F929F3">
        <w:rPr>
          <w:sz w:val="24"/>
          <w:szCs w:val="24"/>
        </w:rPr>
        <w:t>)</w:t>
      </w:r>
    </w:p>
    <w:p w14:paraId="6C077D3E" w14:textId="76B68190" w:rsidR="00F929F3" w:rsidRPr="00F929F3" w:rsidRDefault="00F929F3" w:rsidP="00F929F3">
      <w:pPr>
        <w:pStyle w:val="ListParagraph"/>
        <w:numPr>
          <w:ilvl w:val="0"/>
          <w:numId w:val="1"/>
        </w:numPr>
        <w:rPr>
          <w:sz w:val="24"/>
          <w:szCs w:val="24"/>
        </w:rPr>
      </w:pPr>
      <w:r w:rsidRPr="00F929F3">
        <w:rPr>
          <w:sz w:val="24"/>
          <w:szCs w:val="24"/>
        </w:rPr>
        <w:t>CDER/CBER/CDRH (December 2009) Guidance for Industry. Patient-Reported Outcome Measures: Use in Medical Product Development to Support Labeling Claims (</w:t>
      </w:r>
      <w:hyperlink r:id="rId13" w:history="1">
        <w:r w:rsidRPr="00F929F3">
          <w:rPr>
            <w:rStyle w:val="Hyperlink"/>
            <w:sz w:val="24"/>
            <w:szCs w:val="24"/>
          </w:rPr>
          <w:t>https://www.fda.gov/media/77832/download</w:t>
        </w:r>
      </w:hyperlink>
      <w:r w:rsidRPr="00F929F3">
        <w:rPr>
          <w:sz w:val="24"/>
          <w:szCs w:val="24"/>
        </w:rPr>
        <w:t>)</w:t>
      </w:r>
    </w:p>
    <w:p w14:paraId="42D68767" w14:textId="0A870997" w:rsidR="005E0BE5" w:rsidRPr="00F929F3" w:rsidRDefault="005E0BE5" w:rsidP="00E017E3">
      <w:pPr>
        <w:pStyle w:val="ListParagraph"/>
        <w:numPr>
          <w:ilvl w:val="0"/>
          <w:numId w:val="3"/>
        </w:numPr>
        <w:rPr>
          <w:sz w:val="24"/>
          <w:szCs w:val="24"/>
        </w:rPr>
      </w:pPr>
      <w:r w:rsidRPr="00F929F3">
        <w:rPr>
          <w:sz w:val="24"/>
          <w:szCs w:val="24"/>
        </w:rPr>
        <w:t>CDRH (December 2017): Software as a Medical Device (SAMD): Clinical Evaluation (</w:t>
      </w:r>
      <w:hyperlink r:id="rId14" w:history="1">
        <w:r w:rsidRPr="00F929F3">
          <w:rPr>
            <w:rStyle w:val="Hyperlink"/>
            <w:sz w:val="24"/>
            <w:szCs w:val="24"/>
          </w:rPr>
          <w:t>https://www.fda.gov/media/100714/download</w:t>
        </w:r>
      </w:hyperlink>
      <w:r w:rsidRPr="00F929F3">
        <w:rPr>
          <w:sz w:val="24"/>
          <w:szCs w:val="24"/>
        </w:rPr>
        <w:t>)</w:t>
      </w:r>
    </w:p>
    <w:p w14:paraId="56EB0664" w14:textId="757A32FA" w:rsidR="001B3F52" w:rsidRPr="00F929F3" w:rsidRDefault="001B3F52" w:rsidP="00E017E3">
      <w:pPr>
        <w:pStyle w:val="ListParagraph"/>
        <w:numPr>
          <w:ilvl w:val="0"/>
          <w:numId w:val="3"/>
        </w:numPr>
        <w:rPr>
          <w:sz w:val="24"/>
          <w:szCs w:val="24"/>
        </w:rPr>
      </w:pPr>
      <w:r w:rsidRPr="00F929F3">
        <w:rPr>
          <w:sz w:val="24"/>
          <w:szCs w:val="24"/>
        </w:rPr>
        <w:t>Code of Federal Regulations Title 21</w:t>
      </w:r>
      <w:r w:rsidR="00270F98" w:rsidRPr="00F929F3">
        <w:rPr>
          <w:sz w:val="24"/>
          <w:szCs w:val="24"/>
        </w:rPr>
        <w:t xml:space="preserve"> Part 314.126:</w:t>
      </w:r>
    </w:p>
    <w:p w14:paraId="323AD4DF" w14:textId="44026764" w:rsidR="00270F98" w:rsidRPr="00270F98" w:rsidRDefault="00270F98" w:rsidP="00270F98">
      <w:pPr>
        <w:pStyle w:val="ListParagraph"/>
        <w:numPr>
          <w:ilvl w:val="1"/>
          <w:numId w:val="1"/>
        </w:numPr>
        <w:rPr>
          <w:sz w:val="24"/>
          <w:szCs w:val="24"/>
        </w:rPr>
      </w:pPr>
      <w:r w:rsidRPr="00F929F3">
        <w:rPr>
          <w:sz w:val="24"/>
          <w:szCs w:val="24"/>
        </w:rPr>
        <w:t>“methods of assessment of subjects' response are</w:t>
      </w:r>
      <w:r w:rsidRPr="00270F98">
        <w:rPr>
          <w:sz w:val="24"/>
          <w:szCs w:val="24"/>
        </w:rPr>
        <w:t xml:space="preserve"> well-defined and reliable</w:t>
      </w:r>
      <w:r>
        <w:rPr>
          <w:sz w:val="24"/>
          <w:szCs w:val="24"/>
        </w:rPr>
        <w:t>”</w:t>
      </w:r>
    </w:p>
    <w:p w14:paraId="701F5F91" w14:textId="0035BB3F" w:rsidR="008D73BC" w:rsidRPr="001B3F52" w:rsidRDefault="008D73BC" w:rsidP="00B53454">
      <w:pPr>
        <w:rPr>
          <w:sz w:val="24"/>
          <w:szCs w:val="24"/>
        </w:rPr>
      </w:pPr>
    </w:p>
    <w:p w14:paraId="285D1F81" w14:textId="7DEAC20D" w:rsidR="00B53454" w:rsidRPr="001B3F52" w:rsidRDefault="00B53454" w:rsidP="00B53454">
      <w:pPr>
        <w:rPr>
          <w:sz w:val="24"/>
          <w:szCs w:val="24"/>
        </w:rPr>
      </w:pPr>
      <w:r w:rsidRPr="001B3F52">
        <w:rPr>
          <w:sz w:val="24"/>
          <w:szCs w:val="24"/>
          <w:u w:val="single"/>
        </w:rPr>
        <w:t xml:space="preserve">Actigraphy </w:t>
      </w:r>
      <w:r w:rsidR="00782C7C">
        <w:rPr>
          <w:sz w:val="24"/>
          <w:szCs w:val="24"/>
          <w:u w:val="single"/>
        </w:rPr>
        <w:t xml:space="preserve">Data </w:t>
      </w:r>
      <w:r w:rsidRPr="001B3F52">
        <w:rPr>
          <w:sz w:val="24"/>
          <w:szCs w:val="24"/>
          <w:u w:val="single"/>
        </w:rPr>
        <w:t>Concepts</w:t>
      </w:r>
      <w:r w:rsidRPr="001B3F52">
        <w:rPr>
          <w:sz w:val="24"/>
          <w:szCs w:val="24"/>
        </w:rPr>
        <w:t>:</w:t>
      </w:r>
    </w:p>
    <w:p w14:paraId="0B4DC0B9" w14:textId="1671DCBE" w:rsidR="00FB3A87" w:rsidRPr="00B71264" w:rsidRDefault="00FB3A87" w:rsidP="00B71264">
      <w:pPr>
        <w:pStyle w:val="ListParagraph"/>
        <w:numPr>
          <w:ilvl w:val="0"/>
          <w:numId w:val="4"/>
        </w:numPr>
        <w:rPr>
          <w:sz w:val="24"/>
          <w:szCs w:val="24"/>
        </w:rPr>
      </w:pPr>
      <w:r>
        <w:rPr>
          <w:sz w:val="24"/>
          <w:szCs w:val="24"/>
        </w:rPr>
        <w:t>Device hardware and software (</w:t>
      </w:r>
      <w:r w:rsidR="00F929F3">
        <w:rPr>
          <w:sz w:val="24"/>
          <w:szCs w:val="24"/>
        </w:rPr>
        <w:t xml:space="preserve">processing, </w:t>
      </w:r>
      <w:r>
        <w:rPr>
          <w:sz w:val="24"/>
          <w:szCs w:val="24"/>
        </w:rPr>
        <w:t xml:space="preserve">analytics) </w:t>
      </w:r>
      <w:r w:rsidR="00240733">
        <w:rPr>
          <w:sz w:val="24"/>
          <w:szCs w:val="24"/>
        </w:rPr>
        <w:t xml:space="preserve">selection and </w:t>
      </w:r>
      <w:r>
        <w:rPr>
          <w:sz w:val="24"/>
          <w:szCs w:val="24"/>
        </w:rPr>
        <w:t>validation</w:t>
      </w:r>
      <w:r w:rsidR="00B71264">
        <w:rPr>
          <w:sz w:val="24"/>
          <w:szCs w:val="24"/>
        </w:rPr>
        <w:t xml:space="preserve"> - volume of unrefined data that may be required for regulatory submission</w:t>
      </w:r>
      <w:r w:rsidR="00B71264">
        <w:rPr>
          <w:sz w:val="24"/>
          <w:szCs w:val="24"/>
        </w:rPr>
        <w:fldChar w:fldCharType="begin"/>
      </w:r>
      <w:r w:rsidR="002764E1">
        <w:rPr>
          <w:sz w:val="24"/>
          <w:szCs w:val="24"/>
        </w:rPr>
        <w:instrText xml:space="preserve"> ADDIN EN.CITE &lt;EndNote&gt;&lt;Cite&gt;&lt;Author&gt;United States Department of Health and Human Services&lt;/Author&gt;&lt;Year&gt;2007&lt;/Year&gt;&lt;RecNum&gt;4&lt;/RecNum&gt;&lt;DisplayText&gt;&lt;style face="superscript"&gt;1,2&lt;/style&gt;&lt;/DisplayText&gt;&lt;record&gt;&lt;rec-number&gt;4&lt;/rec-number&gt;&lt;foreign-keys&gt;&lt;key app="EN" db-id="sffdpsfx8tef5qezrd4vrp5ce0x5zaraep9z" timestamp="1560997324"&gt;4&lt;/key&gt;&lt;/foreign-keys&gt;&lt;ref-type name="Web Page"&gt;12&lt;/ref-type&gt;&lt;contributors&gt;&lt;authors&gt;&lt;author&gt;United States Department of Health and Human Services,&lt;/author&gt;&lt;author&gt;Food and Drug Administration,&lt;/author&gt;&lt;/authors&gt;&lt;/contributors&gt;&lt;titles&gt;&lt;title&gt;Guidance for Industry. Computerized Systems Used in Clinical Investigations &lt;/title&gt;&lt;/titles&gt;&lt;volume&gt;https://www.fda.gov/media/70970/download. Accessed June 19, 2019&lt;/volume&gt;&lt;dates&gt;&lt;year&gt;2007&lt;/year&gt;&lt;/dates&gt;&lt;urls&gt;&lt;/urls&gt;&lt;/record&gt;&lt;/Cite&gt;&lt;Cite&gt;&lt;Author&gt;United States Department of Health and Human Services&lt;/Author&gt;&lt;Year&gt;2013&lt;/Year&gt;&lt;RecNum&gt;5&lt;/RecNum&gt;&lt;record&gt;&lt;rec-number&gt;5&lt;/rec-number&gt;&lt;foreign-keys&gt;&lt;key app="EN" db-id="sffdpsfx8tef5qezrd4vrp5ce0x5zaraep9z" timestamp="1560997480"&gt;5&lt;/key&gt;&lt;/foreign-keys&gt;&lt;ref-type name="Web Page"&gt;12&lt;/ref-type&gt;&lt;contributors&gt;&lt;authors&gt;&lt;author&gt;United States Department of Health and Human Services,&lt;/author&gt;&lt;author&gt;Food and Drug Administration,&lt;/author&gt;&lt;/authors&gt;&lt;/contributors&gt;&lt;titles&gt;&lt;title&gt;Guidance for Industry. Electronic Source Data in Clinical Investigations &lt;/title&gt;&lt;/titles&gt;&lt;volume&gt;https://www.fda.gov/media/85183/download. Accessed June 19, 2019.&lt;/volume&gt;&lt;dates&gt;&lt;year&gt;2013&lt;/year&gt;&lt;/dates&gt;&lt;urls&gt;&lt;/urls&gt;&lt;/record&gt;&lt;/Cite&gt;&lt;/EndNote&gt;</w:instrText>
      </w:r>
      <w:r w:rsidR="00B71264">
        <w:rPr>
          <w:sz w:val="24"/>
          <w:szCs w:val="24"/>
        </w:rPr>
        <w:fldChar w:fldCharType="separate"/>
      </w:r>
      <w:r w:rsidR="002764E1" w:rsidRPr="002764E1">
        <w:rPr>
          <w:noProof/>
          <w:sz w:val="24"/>
          <w:szCs w:val="24"/>
          <w:vertAlign w:val="superscript"/>
        </w:rPr>
        <w:t>1,2</w:t>
      </w:r>
      <w:r w:rsidR="00B71264">
        <w:rPr>
          <w:sz w:val="24"/>
          <w:szCs w:val="24"/>
        </w:rPr>
        <w:fldChar w:fldCharType="end"/>
      </w:r>
    </w:p>
    <w:p w14:paraId="3629657A" w14:textId="7D5F5C35" w:rsidR="00B53454" w:rsidRDefault="00B53454" w:rsidP="00B53454">
      <w:pPr>
        <w:pStyle w:val="ListParagraph"/>
        <w:numPr>
          <w:ilvl w:val="0"/>
          <w:numId w:val="2"/>
        </w:numPr>
        <w:rPr>
          <w:sz w:val="24"/>
          <w:szCs w:val="24"/>
        </w:rPr>
      </w:pPr>
      <w:r w:rsidRPr="001B3F52">
        <w:rPr>
          <w:sz w:val="24"/>
          <w:szCs w:val="24"/>
        </w:rPr>
        <w:t xml:space="preserve">Epoch – fundamental unit of time over which activity is </w:t>
      </w:r>
      <w:r w:rsidR="00E75495" w:rsidRPr="001B3F52">
        <w:rPr>
          <w:sz w:val="24"/>
          <w:szCs w:val="24"/>
        </w:rPr>
        <w:t>assessed</w:t>
      </w:r>
      <w:r w:rsidR="00826074">
        <w:rPr>
          <w:sz w:val="24"/>
          <w:szCs w:val="24"/>
        </w:rPr>
        <w:t xml:space="preserve"> – in NHANES a 1-minute interval was used</w:t>
      </w:r>
    </w:p>
    <w:p w14:paraId="5ABF9DBE" w14:textId="4B116829" w:rsidR="00240733" w:rsidRDefault="00240733" w:rsidP="00B53454">
      <w:pPr>
        <w:pStyle w:val="ListParagraph"/>
        <w:numPr>
          <w:ilvl w:val="0"/>
          <w:numId w:val="2"/>
        </w:numPr>
        <w:rPr>
          <w:sz w:val="24"/>
          <w:szCs w:val="24"/>
        </w:rPr>
      </w:pPr>
      <w:r>
        <w:rPr>
          <w:sz w:val="24"/>
          <w:szCs w:val="24"/>
        </w:rPr>
        <w:t>Data collection environment</w:t>
      </w:r>
    </w:p>
    <w:p w14:paraId="75D5BCC4" w14:textId="1CEC384F" w:rsidR="005D17D2" w:rsidRPr="005D17D2" w:rsidRDefault="005D17D2" w:rsidP="005D17D2">
      <w:pPr>
        <w:pStyle w:val="ListParagraph"/>
        <w:numPr>
          <w:ilvl w:val="0"/>
          <w:numId w:val="2"/>
        </w:numPr>
        <w:rPr>
          <w:sz w:val="24"/>
          <w:szCs w:val="24"/>
        </w:rPr>
      </w:pPr>
      <w:r w:rsidRPr="001B3F52">
        <w:rPr>
          <w:sz w:val="24"/>
          <w:szCs w:val="24"/>
        </w:rPr>
        <w:t>Wakefulness versus Sleep</w:t>
      </w:r>
    </w:p>
    <w:p w14:paraId="6BF9024E" w14:textId="0F4D3B28" w:rsidR="005D17D2" w:rsidRPr="001B3F52" w:rsidRDefault="005D17D2" w:rsidP="00B53454">
      <w:pPr>
        <w:pStyle w:val="ListParagraph"/>
        <w:numPr>
          <w:ilvl w:val="0"/>
          <w:numId w:val="2"/>
        </w:numPr>
        <w:rPr>
          <w:sz w:val="24"/>
          <w:szCs w:val="24"/>
        </w:rPr>
      </w:pPr>
      <w:r>
        <w:rPr>
          <w:sz w:val="24"/>
          <w:szCs w:val="24"/>
        </w:rPr>
        <w:t>Frequency of data collection and transfer</w:t>
      </w:r>
    </w:p>
    <w:p w14:paraId="1EAE9C0A" w14:textId="2F6B0E5C" w:rsidR="00E75495" w:rsidRPr="00826074" w:rsidRDefault="00826074" w:rsidP="00826074">
      <w:pPr>
        <w:pStyle w:val="ListParagraph"/>
        <w:numPr>
          <w:ilvl w:val="0"/>
          <w:numId w:val="2"/>
        </w:numPr>
        <w:rPr>
          <w:sz w:val="24"/>
          <w:szCs w:val="24"/>
        </w:rPr>
      </w:pPr>
      <w:r w:rsidRPr="00826074">
        <w:rPr>
          <w:i/>
          <w:iCs/>
          <w:sz w:val="24"/>
          <w:szCs w:val="24"/>
        </w:rPr>
        <w:t>Decision Rules</w:t>
      </w:r>
      <w:r>
        <w:rPr>
          <w:sz w:val="24"/>
          <w:szCs w:val="24"/>
        </w:rPr>
        <w:t xml:space="preserve">: </w:t>
      </w:r>
      <w:r w:rsidR="00E75495" w:rsidRPr="001B3F52">
        <w:rPr>
          <w:sz w:val="24"/>
          <w:szCs w:val="24"/>
        </w:rPr>
        <w:t>Intensity</w:t>
      </w:r>
      <w:r w:rsidR="00240733">
        <w:rPr>
          <w:sz w:val="24"/>
          <w:szCs w:val="24"/>
        </w:rPr>
        <w:t xml:space="preserve"> of activity</w:t>
      </w:r>
      <w:r w:rsidR="00E75495" w:rsidRPr="001B3F52">
        <w:rPr>
          <w:sz w:val="24"/>
          <w:szCs w:val="24"/>
        </w:rPr>
        <w:t xml:space="preserve"> cutoffs</w:t>
      </w:r>
      <w:r w:rsidR="0070059B">
        <w:rPr>
          <w:sz w:val="24"/>
          <w:szCs w:val="24"/>
        </w:rPr>
        <w:t xml:space="preserve"> such as – sedentary behavior as &lt;100-260 activity counts per minute – moderate to vigorous activity as &gt;500-2020 activity counts </w:t>
      </w:r>
      <w:r w:rsidR="0070059B">
        <w:rPr>
          <w:sz w:val="24"/>
          <w:szCs w:val="24"/>
        </w:rPr>
        <w:lastRenderedPageBreak/>
        <w:t>per minute</w:t>
      </w:r>
      <w:r>
        <w:rPr>
          <w:sz w:val="24"/>
          <w:szCs w:val="24"/>
        </w:rPr>
        <w:t xml:space="preserve">; </w:t>
      </w:r>
      <w:r w:rsidR="00E75495" w:rsidRPr="00826074">
        <w:rPr>
          <w:sz w:val="24"/>
          <w:szCs w:val="24"/>
        </w:rPr>
        <w:t>Duration of activity cutoffs</w:t>
      </w:r>
      <w:r>
        <w:rPr>
          <w:sz w:val="24"/>
          <w:szCs w:val="24"/>
        </w:rPr>
        <w:t xml:space="preserve">; </w:t>
      </w:r>
      <w:r w:rsidR="00E75495" w:rsidRPr="00826074">
        <w:rPr>
          <w:sz w:val="24"/>
          <w:szCs w:val="24"/>
        </w:rPr>
        <w:t>Daily minimal monitoring time</w:t>
      </w:r>
      <w:r w:rsidR="00240733" w:rsidRPr="00826074">
        <w:rPr>
          <w:sz w:val="24"/>
          <w:szCs w:val="24"/>
        </w:rPr>
        <w:t xml:space="preserve"> (duration)</w:t>
      </w:r>
      <w:r w:rsidR="00E75495" w:rsidRPr="00826074">
        <w:rPr>
          <w:sz w:val="24"/>
          <w:szCs w:val="24"/>
        </w:rPr>
        <w:t xml:space="preserve"> requirements</w:t>
      </w:r>
      <w:r w:rsidR="00B75930">
        <w:rPr>
          <w:sz w:val="24"/>
          <w:szCs w:val="24"/>
        </w:rPr>
        <w:t xml:space="preserve"> –</w:t>
      </w:r>
      <w:r w:rsidR="00A80E5E">
        <w:rPr>
          <w:sz w:val="24"/>
          <w:szCs w:val="24"/>
        </w:rPr>
        <w:t xml:space="preserve"> typically &gt;10 hours a day – </w:t>
      </w:r>
      <w:r w:rsidR="00B75930">
        <w:rPr>
          <w:sz w:val="24"/>
          <w:szCs w:val="24"/>
        </w:rPr>
        <w:t xml:space="preserve">requires accurate detection </w:t>
      </w:r>
      <w:r w:rsidR="00EB4491">
        <w:rPr>
          <w:sz w:val="24"/>
          <w:szCs w:val="24"/>
        </w:rPr>
        <w:t xml:space="preserve">and definition </w:t>
      </w:r>
      <w:r w:rsidR="00B75930">
        <w:rPr>
          <w:sz w:val="24"/>
          <w:szCs w:val="24"/>
        </w:rPr>
        <w:t>of non-wear time</w:t>
      </w:r>
      <w:r>
        <w:rPr>
          <w:sz w:val="24"/>
          <w:szCs w:val="24"/>
        </w:rPr>
        <w:t xml:space="preserve">; </w:t>
      </w:r>
      <w:r w:rsidR="00240733" w:rsidRPr="00826074">
        <w:rPr>
          <w:sz w:val="24"/>
          <w:szCs w:val="24"/>
        </w:rPr>
        <w:t>Monitoring time inclusion of weekend versus weekdays</w:t>
      </w:r>
      <w:r>
        <w:rPr>
          <w:sz w:val="24"/>
          <w:szCs w:val="24"/>
        </w:rPr>
        <w:t xml:space="preserve">; </w:t>
      </w:r>
      <w:r w:rsidR="00E75495" w:rsidRPr="00826074">
        <w:rPr>
          <w:sz w:val="24"/>
          <w:szCs w:val="24"/>
        </w:rPr>
        <w:t>Number of consecutive monitoring days required</w:t>
      </w:r>
      <w:r w:rsidR="0070059B">
        <w:rPr>
          <w:sz w:val="24"/>
          <w:szCs w:val="24"/>
        </w:rPr>
        <w:t>.</w:t>
      </w:r>
      <w:r w:rsidR="0070059B">
        <w:rPr>
          <w:sz w:val="24"/>
          <w:szCs w:val="24"/>
        </w:rPr>
        <w:fldChar w:fldCharType="begin"/>
      </w:r>
      <w:r w:rsidR="0070059B">
        <w:rPr>
          <w:sz w:val="24"/>
          <w:szCs w:val="24"/>
        </w:rPr>
        <w:instrText xml:space="preserve"> ADDIN EN.CITE &lt;EndNote&gt;&lt;Cite&gt;&lt;Author&gt;Tudor-Locke&lt;/Author&gt;&lt;Year&gt;2012&lt;/Year&gt;&lt;RecNum&gt;8&lt;/RecNum&gt;&lt;DisplayText&gt;&lt;style face="superscript"&gt;3&lt;/style&gt;&lt;/DisplayText&gt;&lt;record&gt;&lt;rec-number&gt;8&lt;/rec-number&gt;&lt;foreign-keys&gt;&lt;key app="EN" db-id="sffdpsfx8tef5qezrd4vrp5ce0x5zaraep9z" timestamp="1560998606"&gt;8&lt;/key&gt;&lt;/foreign-keys&gt;&lt;ref-type name="Journal Article"&gt;17&lt;/ref-type&gt;&lt;contributors&gt;&lt;authors&gt;&lt;author&gt;Tudor-Locke, C.&lt;/author&gt;&lt;author&gt;Camhi, S. M.&lt;/author&gt;&lt;author&gt;Troiano, R. P.&lt;/author&gt;&lt;/authors&gt;&lt;/contributors&gt;&lt;auth-address&gt;Walking Behavior Laboratory, Pennington Biomedical Research Center, Baton Rouge, LA 70808, USA. Tudor-Locke@pbrc.edu&lt;/auth-address&gt;&lt;titles&gt;&lt;title&gt;A catalog of rules, variables, and definitions applied to accelerometer data in the National Health and Nutrition Examination Survey, 2003-2006&lt;/title&gt;&lt;secondary-title&gt;Prev Chronic Dis&lt;/secondary-title&gt;&lt;/titles&gt;&lt;periodical&gt;&lt;full-title&gt;Prev Chronic Dis&lt;/full-title&gt;&lt;/periodical&gt;&lt;pages&gt;E113&lt;/pages&gt;&lt;volume&gt;9&lt;/volume&gt;&lt;edition&gt;2012/06/16&lt;/edition&gt;&lt;keywords&gt;&lt;keyword&gt;*Acceleration&lt;/keyword&gt;&lt;keyword&gt;*Algorithms&lt;/keyword&gt;&lt;keyword&gt;*Catalogs as Topic&lt;/keyword&gt;&lt;keyword&gt;Databases, Bibliographic&lt;/keyword&gt;&lt;keyword&gt;*Guidelines as Topic&lt;/keyword&gt;&lt;keyword&gt;Health Surveys&lt;/keyword&gt;&lt;keyword&gt;Humans&lt;/keyword&gt;&lt;keyword&gt;National Cancer Institute (U.S.)&lt;/keyword&gt;&lt;keyword&gt;*Nutrition Surveys&lt;/keyword&gt;&lt;keyword&gt;Physical Examination&lt;/keyword&gt;&lt;keyword&gt;PubMed&lt;/keyword&gt;&lt;keyword&gt;*Terminology as Topic&lt;/keyword&gt;&lt;keyword&gt;Time and Motion Studies&lt;/keyword&gt;&lt;keyword&gt;United States&lt;/keyword&gt;&lt;/keywords&gt;&lt;dates&gt;&lt;year&gt;2012&lt;/year&gt;&lt;/dates&gt;&lt;isbn&gt;1545-1151 (Electronic)&amp;#xD;1545-1151 (Linking)&lt;/isbn&gt;&lt;accession-num&gt;22698174&lt;/accession-num&gt;&lt;urls&gt;&lt;related-urls&gt;&lt;url&gt;https://www.ncbi.nlm.nih.gov/pubmed/22698174&lt;/url&gt;&lt;/related-urls&gt;&lt;/urls&gt;&lt;custom2&gt;PMC3457743&lt;/custom2&gt;&lt;/record&gt;&lt;/Cite&gt;&lt;/EndNote&gt;</w:instrText>
      </w:r>
      <w:r w:rsidR="0070059B">
        <w:rPr>
          <w:sz w:val="24"/>
          <w:szCs w:val="24"/>
        </w:rPr>
        <w:fldChar w:fldCharType="separate"/>
      </w:r>
      <w:r w:rsidR="0070059B" w:rsidRPr="0070059B">
        <w:rPr>
          <w:noProof/>
          <w:sz w:val="24"/>
          <w:szCs w:val="24"/>
          <w:vertAlign w:val="superscript"/>
        </w:rPr>
        <w:t>3</w:t>
      </w:r>
      <w:r w:rsidR="0070059B">
        <w:rPr>
          <w:sz w:val="24"/>
          <w:szCs w:val="24"/>
        </w:rPr>
        <w:fldChar w:fldCharType="end"/>
      </w:r>
    </w:p>
    <w:p w14:paraId="6EBA293C" w14:textId="0586B3E2" w:rsidR="00E75495" w:rsidRDefault="00E75495" w:rsidP="00B53454">
      <w:pPr>
        <w:pStyle w:val="ListParagraph"/>
        <w:numPr>
          <w:ilvl w:val="0"/>
          <w:numId w:val="2"/>
        </w:numPr>
        <w:rPr>
          <w:sz w:val="24"/>
          <w:szCs w:val="24"/>
        </w:rPr>
      </w:pPr>
      <w:r w:rsidRPr="001B3F52">
        <w:rPr>
          <w:sz w:val="24"/>
          <w:szCs w:val="24"/>
        </w:rPr>
        <w:t>Adult-specific measurements and interpretations</w:t>
      </w:r>
    </w:p>
    <w:p w14:paraId="1BAFA05F" w14:textId="2D02E93D" w:rsidR="00FB3A87" w:rsidRPr="00826074" w:rsidRDefault="00FB3A87" w:rsidP="00826074">
      <w:pPr>
        <w:pStyle w:val="ListParagraph"/>
        <w:numPr>
          <w:ilvl w:val="0"/>
          <w:numId w:val="2"/>
        </w:numPr>
        <w:rPr>
          <w:sz w:val="24"/>
          <w:szCs w:val="24"/>
        </w:rPr>
      </w:pPr>
      <w:r>
        <w:rPr>
          <w:sz w:val="24"/>
          <w:szCs w:val="24"/>
        </w:rPr>
        <w:t>Convergent clinical validity of measurement</w:t>
      </w:r>
      <w:r w:rsidR="00826074">
        <w:rPr>
          <w:sz w:val="24"/>
          <w:szCs w:val="24"/>
        </w:rPr>
        <w:t xml:space="preserve"> and Minimal clinically important difference (MCID) or treatment effect</w:t>
      </w:r>
    </w:p>
    <w:p w14:paraId="382E96DF" w14:textId="54386C2C" w:rsidR="00E076AB" w:rsidRDefault="00E076AB" w:rsidP="00B53454">
      <w:pPr>
        <w:pStyle w:val="ListParagraph"/>
        <w:numPr>
          <w:ilvl w:val="0"/>
          <w:numId w:val="2"/>
        </w:numPr>
        <w:rPr>
          <w:sz w:val="24"/>
          <w:szCs w:val="24"/>
        </w:rPr>
      </w:pPr>
      <w:r>
        <w:rPr>
          <w:sz w:val="24"/>
          <w:szCs w:val="24"/>
        </w:rPr>
        <w:t>Missing data</w:t>
      </w:r>
      <w:r w:rsidR="00927416">
        <w:rPr>
          <w:sz w:val="24"/>
          <w:szCs w:val="24"/>
        </w:rPr>
        <w:t>: avoidance and interpretation</w:t>
      </w:r>
    </w:p>
    <w:p w14:paraId="492521B8" w14:textId="6F0CF6DB" w:rsidR="00A46F82" w:rsidRDefault="00A46F82" w:rsidP="00A46F82">
      <w:pPr>
        <w:rPr>
          <w:sz w:val="24"/>
          <w:szCs w:val="24"/>
        </w:rPr>
      </w:pPr>
    </w:p>
    <w:p w14:paraId="5F67293E" w14:textId="4736CCD7" w:rsidR="00A46F82" w:rsidRPr="00A46F82" w:rsidRDefault="00E017E3" w:rsidP="00A46F82">
      <w:pPr>
        <w:rPr>
          <w:sz w:val="24"/>
          <w:szCs w:val="24"/>
        </w:rPr>
      </w:pPr>
      <w:r>
        <w:rPr>
          <w:sz w:val="24"/>
          <w:szCs w:val="24"/>
          <w:u w:val="single"/>
        </w:rPr>
        <w:t>Evaluation</w:t>
      </w:r>
      <w:r w:rsidR="00A46F82">
        <w:rPr>
          <w:sz w:val="24"/>
          <w:szCs w:val="24"/>
        </w:rPr>
        <w:t>:</w:t>
      </w:r>
      <w:r w:rsidR="00B30489">
        <w:rPr>
          <w:sz w:val="24"/>
          <w:szCs w:val="24"/>
        </w:rPr>
        <w:t xml:space="preserve"> Actigraphy as a clinical outcome assessment</w:t>
      </w:r>
    </w:p>
    <w:p w14:paraId="679C2972" w14:textId="46ECD2E5" w:rsidR="00C53FDF" w:rsidRDefault="00C53FDF" w:rsidP="00C53FDF">
      <w:pPr>
        <w:pStyle w:val="ListParagraph"/>
        <w:numPr>
          <w:ilvl w:val="0"/>
          <w:numId w:val="2"/>
        </w:numPr>
        <w:rPr>
          <w:sz w:val="24"/>
          <w:szCs w:val="24"/>
        </w:rPr>
      </w:pPr>
      <w:r>
        <w:rPr>
          <w:sz w:val="24"/>
          <w:szCs w:val="24"/>
        </w:rPr>
        <w:t xml:space="preserve">Analytical Validation: Accuracy; Reliability; Precision: </w:t>
      </w:r>
      <w:r w:rsidR="00A46F82">
        <w:rPr>
          <w:sz w:val="24"/>
          <w:szCs w:val="24"/>
        </w:rPr>
        <w:t xml:space="preserve">Early actigraphy monitors were unable to quantify movement as well as modern day devices, and were limited to </w:t>
      </w:r>
      <w:r w:rsidR="00A46F82" w:rsidRPr="006A1AFA">
        <w:rPr>
          <w:sz w:val="24"/>
          <w:szCs w:val="24"/>
        </w:rPr>
        <w:t>collecting binary ‘counts’ of movements that exceeded a set threshold.</w:t>
      </w:r>
    </w:p>
    <w:p w14:paraId="06636826" w14:textId="56AB2325" w:rsidR="006A1AFA" w:rsidRDefault="006A1AFA" w:rsidP="006A1AFA">
      <w:pPr>
        <w:pStyle w:val="ListParagraph"/>
        <w:numPr>
          <w:ilvl w:val="1"/>
          <w:numId w:val="2"/>
        </w:numPr>
        <w:rPr>
          <w:sz w:val="24"/>
          <w:szCs w:val="24"/>
        </w:rPr>
      </w:pPr>
      <w:r>
        <w:rPr>
          <w:sz w:val="24"/>
          <w:szCs w:val="24"/>
        </w:rPr>
        <w:t>Accuracy of smartphone and commercial activity trackers is widely variable, even amongst healthy volunteers, compared to direct observation on a treadmill</w:t>
      </w:r>
      <w:r w:rsidR="003C0862">
        <w:rPr>
          <w:sz w:val="24"/>
          <w:szCs w:val="24"/>
        </w:rPr>
        <w:t xml:space="preserve"> – research grade pedometers varied -0.3 to 1.0% over 500-1500 steps, commercial wearable devices varied -22.7 to -1.5%, and smartphone applications varied -6.7 to 6.2%</w:t>
      </w:r>
      <w:r>
        <w:rPr>
          <w:sz w:val="24"/>
          <w:szCs w:val="24"/>
        </w:rPr>
        <w:t>.</w:t>
      </w:r>
      <w:r>
        <w:rPr>
          <w:sz w:val="24"/>
          <w:szCs w:val="24"/>
        </w:rPr>
        <w:fldChar w:fldCharType="begin"/>
      </w:r>
      <w:r>
        <w:rPr>
          <w:sz w:val="24"/>
          <w:szCs w:val="24"/>
        </w:rPr>
        <w:instrText xml:space="preserve"> ADDIN EN.CITE &lt;EndNote&gt;&lt;Cite&gt;&lt;Author&gt;Case&lt;/Author&gt;&lt;Year&gt;2015&lt;/Year&gt;&lt;RecNum&gt;11&lt;/RecNum&gt;&lt;DisplayText&gt;&lt;style face="superscript"&gt;4&lt;/style&gt;&lt;/DisplayText&gt;&lt;record&gt;&lt;rec-number&gt;11&lt;/rec-number&gt;&lt;foreign-keys&gt;&lt;key app="EN" db-id="sffdpsfx8tef5qezrd4vrp5ce0x5zaraep9z" timestamp="1561003174"&gt;11&lt;/key&gt;&lt;/foreign-keys&gt;&lt;ref-type name="Journal Article"&gt;17&lt;/ref-type&gt;&lt;contributors&gt;&lt;authors&gt;&lt;author&gt;Case, M. A.&lt;/author&gt;&lt;author&gt;Burwick, H. A.&lt;/author&gt;&lt;author&gt;Volpp, K. G.&lt;/author&gt;&lt;author&gt;Patel, M. S.&lt;/author&gt;&lt;/authors&gt;&lt;/contributors&gt;&lt;auth-address&gt;Perelman School of Medicine, University of Pennsylvania, Philadelphia.&amp;#xD;Amherst College, Amherst, Massachusetts.&amp;#xD;Center for Health Equity Research and Promotion, Philadelphia VA Medical Center, Philadelphia, Pennsylvania.&lt;/auth-address&gt;&lt;titles&gt;&lt;title&gt;Accuracy of smartphone applications and wearable devices for tracking physical activity data&lt;/title&gt;&lt;secondary-title&gt;JAMA&lt;/secondary-title&gt;&lt;/titles&gt;&lt;periodical&gt;&lt;full-title&gt;JAMA&lt;/full-title&gt;&lt;/periodical&gt;&lt;pages&gt;625-6&lt;/pages&gt;&lt;volume&gt;313&lt;/volume&gt;&lt;number&gt;6&lt;/number&gt;&lt;edition&gt;2015/02/11&lt;/edition&gt;&lt;keywords&gt;&lt;keyword&gt;Actigraphy/*instrumentation&lt;/keyword&gt;&lt;keyword&gt;Adult&lt;/keyword&gt;&lt;keyword&gt;*Cell Phone&lt;/keyword&gt;&lt;keyword&gt;Exercise&lt;/keyword&gt;&lt;keyword&gt;Humans&lt;/keyword&gt;&lt;keyword&gt;*Mobile Applications&lt;/keyword&gt;&lt;keyword&gt;*Motor Activity&lt;/keyword&gt;&lt;keyword&gt;Prospective Studies&lt;/keyword&gt;&lt;keyword&gt;*Walking&lt;/keyword&gt;&lt;/keywords&gt;&lt;dates&gt;&lt;year&gt;2015&lt;/year&gt;&lt;pub-dates&gt;&lt;date&gt;Feb 10&lt;/date&gt;&lt;/pub-dates&gt;&lt;/dates&gt;&lt;isbn&gt;1538-3598 (Electronic)&amp;#xD;0098-7484 (Linking)&lt;/isbn&gt;&lt;accession-num&gt;25668268&lt;/accession-num&gt;&lt;urls&gt;&lt;related-urls&gt;&lt;url&gt;https://www.ncbi.nlm.nih.gov/pubmed/25668268&lt;/url&gt;&lt;/related-urls&gt;&lt;/urls&gt;&lt;electronic-resource-num&gt;10.1001/jama.2014.17841&lt;/electronic-resource-num&gt;&lt;/record&gt;&lt;/Cite&gt;&lt;/EndNote&gt;</w:instrText>
      </w:r>
      <w:r>
        <w:rPr>
          <w:sz w:val="24"/>
          <w:szCs w:val="24"/>
        </w:rPr>
        <w:fldChar w:fldCharType="separate"/>
      </w:r>
      <w:r w:rsidRPr="006A1AFA">
        <w:rPr>
          <w:noProof/>
          <w:sz w:val="24"/>
          <w:szCs w:val="24"/>
          <w:vertAlign w:val="superscript"/>
        </w:rPr>
        <w:t>4</w:t>
      </w:r>
      <w:r>
        <w:rPr>
          <w:sz w:val="24"/>
          <w:szCs w:val="24"/>
        </w:rPr>
        <w:fldChar w:fldCharType="end"/>
      </w:r>
    </w:p>
    <w:p w14:paraId="7E7029FD" w14:textId="011455C0" w:rsidR="003C0862" w:rsidRPr="006A1AFA" w:rsidRDefault="00EB2255" w:rsidP="006A1AFA">
      <w:pPr>
        <w:pStyle w:val="ListParagraph"/>
        <w:numPr>
          <w:ilvl w:val="1"/>
          <w:numId w:val="2"/>
        </w:numPr>
        <w:rPr>
          <w:sz w:val="24"/>
          <w:szCs w:val="24"/>
        </w:rPr>
      </w:pPr>
      <w:r>
        <w:rPr>
          <w:sz w:val="24"/>
          <w:szCs w:val="24"/>
        </w:rPr>
        <w:t>Comparison of clinical grade activity monitors (Digiwalker, Omron, Actigraph) to manually counted treadmill steps demonstrated consistent bias among Actigraph devices, and that the reliability of each device depends on the walking speed.</w:t>
      </w:r>
      <w:r>
        <w:rPr>
          <w:sz w:val="24"/>
          <w:szCs w:val="24"/>
        </w:rPr>
        <w:fldChar w:fldCharType="begin">
          <w:fldData xml:space="preserve">PEVuZE5vdGU+PENpdGU+PEF1dGhvcj5Kb2huPC9BdXRob3I+PFllYXI+MjAxODwvWWVhcj48UmVj
TnVtPjEyPC9SZWNOdW0+PERpc3BsYXlUZXh0PjxzdHlsZSBmYWNlPSJzdXBlcnNjcmlwdCI+NTwv
c3R5bGU+PC9EaXNwbGF5VGV4dD48cmVjb3JkPjxyZWMtbnVtYmVyPjEyPC9yZWMtbnVtYmVyPjxm
b3JlaWduLWtleXM+PGtleSBhcHA9IkVOIiBkYi1pZD0ic2ZmZHBzZng4dGVmNXFlenJkNHZycDVj
ZTB4NXphcmFlcDl6IiB0aW1lc3RhbXA9IjE1NjEwMDM2OTYiPjEyPC9rZXk+PC9mb3JlaWduLWtl
eXM+PHJlZi10eXBlIG5hbWU9IkpvdXJuYWwgQXJ0aWNsZSI+MTc8L3JlZi10eXBlPjxjb250cmli
dXRvcnM+PGF1dGhvcnM+PGF1dGhvcj5Kb2huLCBELjwvYXV0aG9yPjxhdXRob3I+TW9ydG9uLCBB
LjwvYXV0aG9yPjxhdXRob3I+QXJndWVsbG8sIEQuPC9hdXRob3I+PGF1dGhvcj5MeWRlbiwgSy48
L2F1dGhvcj48YXV0aG9yPkJhc3NldHQsIEQuPC9hdXRob3I+PC9hdXRob3JzPjwvY29udHJpYnV0
b3JzPjxhdXRoLWFkZHJlc3M+RGVwYXJ0bWVudCBvZiBIZWFsdGggU2NpZW5jZXMsIE5vcnRoZWFz
dGVybiBVbml2ZXJzaXR5LCBCb3N0b24sIE1BIDAyMTE1LCBVU0EuIGQuam9obkBuZXUuZWR1LiYj
eEQ7RGVwYXJ0bWVudCBvZiBLaW5lc2lvbG9neSwgUmVjcmVhdGlvbiwgYW5kIFNwb3J0IFN0dWRp
ZXMsIFVuaXZlcnNpdHkgb2YgVGVubmVzc2VlLCBLbm94dmlsbGUsIFROIDM3OTk2IFVTQS4gYW1v
cnRvMTZAdm9scy51dGsuZWR1LiYjeEQ7RGVwYXJ0bWVudCBvZiBIZWFsdGggU2NpZW5jZXMsIE5v
cnRoZWFzdGVybiBVbml2ZXJzaXR5LCBCb3N0b24sIE1BIDAyMTE1LCBVU0EuIGFyZ3VlbGxvLmRA
aHVza3kubmV1LmVkdS4mI3hEO0tBTCBSZXNlYXJjaC9Db25zdWx0aW5nLCBEZW52ZXIsIENPIDgw
MjA2LCBVU0EuIGthdGVseWRlbjZAZ21haWwuY29tLiYjeEQ7RGVwYXJ0bWVudCBvZiBLaW5lc2lv
bG9neSwgUmVjcmVhdGlvbiwgYW5kIFNwb3J0IFN0dWRpZXMsIFVuaXZlcnNpdHkgb2YgVGVubmVz
c2VlLCBLbm94dmlsbGUsIFROIDM3OTk2IFVTQS4gZGJhc3NldHRAdXRrLmVkdS48L2F1dGgtYWRk
cmVzcz48dGl0bGVzPjx0aXRsZT4mcXVvdDtXaGF0IElzIGEgU3RlcD8mcXVvdDsgRGlmZmVyZW5j
ZXMgaW4gSG93IGEgU3RlcCBJcyBEZXRlY3RlZCBhbW9uZyBUaHJlZSBQb3B1bGFyIEFjdGl2aXR5
IE1vbml0b3JzIFRoYXQgSGF2ZSBJbXBhY3RlZCBQaHlzaWNhbCBBY3Rpdml0eSBSZXNlYXJjaDwv
dGl0bGU+PHNlY29uZGFyeS10aXRsZT5TZW5zb3JzIChCYXNlbCk8L3NlY29uZGFyeS10aXRsZT48
L3RpdGxlcz48cGVyaW9kaWNhbD48ZnVsbC10aXRsZT5TZW5zb3JzIChCYXNlbCk8L2Z1bGwtdGl0
bGU+PC9wZXJpb2RpY2FsPjx2b2x1bWU+MTg8L3ZvbHVtZT48bnVtYmVyPjQ8L251bWJlcj48ZWRp
dGlvbj4yMDE4LzA0LzE4PC9lZGl0aW9uPjxrZXl3b3Jkcz48a2V5d29yZD5BY2NlbGVyYXRpb248
L2tleXdvcmQ+PGtleXdvcmQ+QWNjZWxlcm9tZXRyeTwva2V5d29yZD48a2V5d29yZD5BZHVsdDwv
a2V5d29yZD48a2V5d29yZD5IdW1hbnM8L2tleXdvcmQ+PGtleXdvcmQ+Kk1vdG9yIEFjdGl2aXR5
PC9rZXl3b3JkPjxrZXl3b3JkPldhbGtpbmc8L2tleXdvcmQ+PGtleXdvcmQ+V3Jpc3Q8L2tleXdv
cmQ+PGtleXdvcmQ+WW91bmcgQWR1bHQ8L2tleXdvcmQ+PGtleXdvcmQ+QWN0aUdyYXBoPC9rZXl3
b3JkPjxrZXl3b3JkPlBlZG9tZXRlcjwva2V5d29yZD48a2V5d29yZD5TdGVwLWRldGVjdGlvbjwv
a2V5d29yZD48a2V5d29yZD5waHlzaWNhbCBhY3Rpdml0eTwva2V5d29yZD48L2tleXdvcmRzPjxk
YXRlcz48eWVhcj4yMDE4PC95ZWFyPjxwdWItZGF0ZXM+PGRhdGU+QXByIDE1PC9kYXRlPjwvcHVi
LWRhdGVzPjwvZGF0ZXM+PGlzYm4+MTQyNC04MjIwIChFbGVjdHJvbmljKSYjeEQ7MTQyNC04MjIw
IChMaW5raW5nKTwvaXNibj48YWNjZXNzaW9uLW51bT4yOTY2MjA0ODwvYWNjZXNzaW9uLW51bT48
dXJscz48cmVsYXRlZC11cmxzPjx1cmw+aHR0cHM6Ly93d3cubmNiaS5ubG0ubmloLmdvdi9wdWJt
ZWQvMjk2NjIwNDg8L3VybD48L3JlbGF0ZWQtdXJscz48L3VybHM+PGN1c3RvbTI+UE1DNTk0ODc3
NDwvY3VzdG9tMj48ZWxlY3Ryb25pYy1yZXNvdXJjZS1udW0+MTAuMzM5MC9zMTgwNDEyMDY8L2Vs
ZWN0cm9uaWMtcmVzb3VyY2UtbnVtPjwvcmVjb3JkPjwvQ2l0ZT48L0VuZE5vdGU+
</w:fldData>
        </w:fldChar>
      </w:r>
      <w:r>
        <w:rPr>
          <w:sz w:val="24"/>
          <w:szCs w:val="24"/>
        </w:rPr>
        <w:instrText xml:space="preserve"> ADDIN EN.CITE </w:instrText>
      </w:r>
      <w:r>
        <w:rPr>
          <w:sz w:val="24"/>
          <w:szCs w:val="24"/>
        </w:rPr>
        <w:fldChar w:fldCharType="begin">
          <w:fldData xml:space="preserve">PEVuZE5vdGU+PENpdGU+PEF1dGhvcj5Kb2huPC9BdXRob3I+PFllYXI+MjAxODwvWWVhcj48UmVj
TnVtPjEyPC9SZWNOdW0+PERpc3BsYXlUZXh0PjxzdHlsZSBmYWNlPSJzdXBlcnNjcmlwdCI+NTwv
c3R5bGU+PC9EaXNwbGF5VGV4dD48cmVjb3JkPjxyZWMtbnVtYmVyPjEyPC9yZWMtbnVtYmVyPjxm
b3JlaWduLWtleXM+PGtleSBhcHA9IkVOIiBkYi1pZD0ic2ZmZHBzZng4dGVmNXFlenJkNHZycDVj
ZTB4NXphcmFlcDl6IiB0aW1lc3RhbXA9IjE1NjEwMDM2OTYiPjEyPC9rZXk+PC9mb3JlaWduLWtl
eXM+PHJlZi10eXBlIG5hbWU9IkpvdXJuYWwgQXJ0aWNsZSI+MTc8L3JlZi10eXBlPjxjb250cmli
dXRvcnM+PGF1dGhvcnM+PGF1dGhvcj5Kb2huLCBELjwvYXV0aG9yPjxhdXRob3I+TW9ydG9uLCBB
LjwvYXV0aG9yPjxhdXRob3I+QXJndWVsbG8sIEQuPC9hdXRob3I+PGF1dGhvcj5MeWRlbiwgSy48
L2F1dGhvcj48YXV0aG9yPkJhc3NldHQsIEQuPC9hdXRob3I+PC9hdXRob3JzPjwvY29udHJpYnV0
b3JzPjxhdXRoLWFkZHJlc3M+RGVwYXJ0bWVudCBvZiBIZWFsdGggU2NpZW5jZXMsIE5vcnRoZWFz
dGVybiBVbml2ZXJzaXR5LCBCb3N0b24sIE1BIDAyMTE1LCBVU0EuIGQuam9obkBuZXUuZWR1LiYj
eEQ7RGVwYXJ0bWVudCBvZiBLaW5lc2lvbG9neSwgUmVjcmVhdGlvbiwgYW5kIFNwb3J0IFN0dWRp
ZXMsIFVuaXZlcnNpdHkgb2YgVGVubmVzc2VlLCBLbm94dmlsbGUsIFROIDM3OTk2IFVTQS4gYW1v
cnRvMTZAdm9scy51dGsuZWR1LiYjeEQ7RGVwYXJ0bWVudCBvZiBIZWFsdGggU2NpZW5jZXMsIE5v
cnRoZWFzdGVybiBVbml2ZXJzaXR5LCBCb3N0b24sIE1BIDAyMTE1LCBVU0EuIGFyZ3VlbGxvLmRA
aHVza3kubmV1LmVkdS4mI3hEO0tBTCBSZXNlYXJjaC9Db25zdWx0aW5nLCBEZW52ZXIsIENPIDgw
MjA2LCBVU0EuIGthdGVseWRlbjZAZ21haWwuY29tLiYjeEQ7RGVwYXJ0bWVudCBvZiBLaW5lc2lv
bG9neSwgUmVjcmVhdGlvbiwgYW5kIFNwb3J0IFN0dWRpZXMsIFVuaXZlcnNpdHkgb2YgVGVubmVz
c2VlLCBLbm94dmlsbGUsIFROIDM3OTk2IFVTQS4gZGJhc3NldHRAdXRrLmVkdS48L2F1dGgtYWRk
cmVzcz48dGl0bGVzPjx0aXRsZT4mcXVvdDtXaGF0IElzIGEgU3RlcD8mcXVvdDsgRGlmZmVyZW5j
ZXMgaW4gSG93IGEgU3RlcCBJcyBEZXRlY3RlZCBhbW9uZyBUaHJlZSBQb3B1bGFyIEFjdGl2aXR5
IE1vbml0b3JzIFRoYXQgSGF2ZSBJbXBhY3RlZCBQaHlzaWNhbCBBY3Rpdml0eSBSZXNlYXJjaDwv
dGl0bGU+PHNlY29uZGFyeS10aXRsZT5TZW5zb3JzIChCYXNlbCk8L3NlY29uZGFyeS10aXRsZT48
L3RpdGxlcz48cGVyaW9kaWNhbD48ZnVsbC10aXRsZT5TZW5zb3JzIChCYXNlbCk8L2Z1bGwtdGl0
bGU+PC9wZXJpb2RpY2FsPjx2b2x1bWU+MTg8L3ZvbHVtZT48bnVtYmVyPjQ8L251bWJlcj48ZWRp
dGlvbj4yMDE4LzA0LzE4PC9lZGl0aW9uPjxrZXl3b3Jkcz48a2V5d29yZD5BY2NlbGVyYXRpb248
L2tleXdvcmQ+PGtleXdvcmQ+QWNjZWxlcm9tZXRyeTwva2V5d29yZD48a2V5d29yZD5BZHVsdDwv
a2V5d29yZD48a2V5d29yZD5IdW1hbnM8L2tleXdvcmQ+PGtleXdvcmQ+Kk1vdG9yIEFjdGl2aXR5
PC9rZXl3b3JkPjxrZXl3b3JkPldhbGtpbmc8L2tleXdvcmQ+PGtleXdvcmQ+V3Jpc3Q8L2tleXdv
cmQ+PGtleXdvcmQ+WW91bmcgQWR1bHQ8L2tleXdvcmQ+PGtleXdvcmQ+QWN0aUdyYXBoPC9rZXl3
b3JkPjxrZXl3b3JkPlBlZG9tZXRlcjwva2V5d29yZD48a2V5d29yZD5TdGVwLWRldGVjdGlvbjwv
a2V5d29yZD48a2V5d29yZD5waHlzaWNhbCBhY3Rpdml0eTwva2V5d29yZD48L2tleXdvcmRzPjxk
YXRlcz48eWVhcj4yMDE4PC95ZWFyPjxwdWItZGF0ZXM+PGRhdGU+QXByIDE1PC9kYXRlPjwvcHVi
LWRhdGVzPjwvZGF0ZXM+PGlzYm4+MTQyNC04MjIwIChFbGVjdHJvbmljKSYjeEQ7MTQyNC04MjIw
IChMaW5raW5nKTwvaXNibj48YWNjZXNzaW9uLW51bT4yOTY2MjA0ODwvYWNjZXNzaW9uLW51bT48
dXJscz48cmVsYXRlZC11cmxzPjx1cmw+aHR0cHM6Ly93d3cubmNiaS5ubG0ubmloLmdvdi9wdWJt
ZWQvMjk2NjIwNDg8L3VybD48L3JlbGF0ZWQtdXJscz48L3VybHM+PGN1c3RvbTI+UE1DNTk0ODc3
NDwvY3VzdG9tMj48ZWxlY3Ryb25pYy1yZXNvdXJjZS1udW0+MTAuMzM5MC9zMTgwNDEyMDY8L2Vs
ZWN0cm9uaWMtcmVzb3VyY2UtbnVt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EB2255">
        <w:rPr>
          <w:noProof/>
          <w:sz w:val="24"/>
          <w:szCs w:val="24"/>
          <w:vertAlign w:val="superscript"/>
        </w:rPr>
        <w:t>5</w:t>
      </w:r>
      <w:r>
        <w:rPr>
          <w:sz w:val="24"/>
          <w:szCs w:val="24"/>
        </w:rPr>
        <w:fldChar w:fldCharType="end"/>
      </w:r>
      <w:r w:rsidR="008A2BBC">
        <w:rPr>
          <w:sz w:val="24"/>
          <w:szCs w:val="24"/>
        </w:rPr>
        <w:t xml:space="preserve"> In some cases device varied greater than 50% from the manually counted criterion.</w:t>
      </w:r>
    </w:p>
    <w:p w14:paraId="768A6FD8" w14:textId="58F50333" w:rsidR="005E0BE5" w:rsidRPr="00C53FDF" w:rsidRDefault="005E0BE5" w:rsidP="00C53FDF">
      <w:pPr>
        <w:pStyle w:val="ListParagraph"/>
        <w:numPr>
          <w:ilvl w:val="0"/>
          <w:numId w:val="2"/>
        </w:numPr>
        <w:rPr>
          <w:sz w:val="24"/>
          <w:szCs w:val="24"/>
        </w:rPr>
      </w:pPr>
      <w:r w:rsidRPr="006A1AFA">
        <w:rPr>
          <w:sz w:val="24"/>
          <w:szCs w:val="24"/>
        </w:rPr>
        <w:t>Many analytics are proprietary and the software technology iterative</w:t>
      </w:r>
      <w:r w:rsidR="00E017E3" w:rsidRPr="006A1AFA">
        <w:rPr>
          <w:sz w:val="24"/>
          <w:szCs w:val="24"/>
        </w:rPr>
        <w:t xml:space="preserve"> – although not being tested for regulatory approval itself, may be worth considering the Software as Medical Device </w:t>
      </w:r>
      <w:r w:rsidR="00C53FDF" w:rsidRPr="006A1AFA">
        <w:rPr>
          <w:sz w:val="24"/>
          <w:szCs w:val="24"/>
        </w:rPr>
        <w:t xml:space="preserve">(SaMD) </w:t>
      </w:r>
      <w:r w:rsidR="00E017E3" w:rsidRPr="006A1AFA">
        <w:rPr>
          <w:sz w:val="24"/>
          <w:szCs w:val="24"/>
        </w:rPr>
        <w:t>regulatory framework</w:t>
      </w:r>
      <w:r w:rsidR="00C53FDF" w:rsidRPr="006A1AFA">
        <w:rPr>
          <w:sz w:val="24"/>
          <w:szCs w:val="24"/>
        </w:rPr>
        <w:t xml:space="preserve"> requiring</w:t>
      </w:r>
      <w:r w:rsidR="00595927" w:rsidRPr="006A1AFA">
        <w:rPr>
          <w:sz w:val="24"/>
          <w:szCs w:val="24"/>
        </w:rPr>
        <w:t xml:space="preserve"> </w:t>
      </w:r>
      <w:r w:rsidR="00C53FDF" w:rsidRPr="006A1AFA">
        <w:rPr>
          <w:sz w:val="24"/>
          <w:szCs w:val="24"/>
        </w:rPr>
        <w:t>“a valid clinical association between the output of a SaMD and the targeted clinical condition</w:t>
      </w:r>
      <w:r w:rsidR="00595927" w:rsidRPr="006A1AFA">
        <w:rPr>
          <w:sz w:val="24"/>
          <w:szCs w:val="24"/>
        </w:rPr>
        <w:t>.</w:t>
      </w:r>
      <w:r w:rsidR="00C53FDF" w:rsidRPr="006A1AFA">
        <w:rPr>
          <w:sz w:val="24"/>
          <w:szCs w:val="24"/>
        </w:rPr>
        <w:t>”</w:t>
      </w:r>
      <w:r w:rsidR="00595927">
        <w:fldChar w:fldCharType="begin"/>
      </w:r>
      <w:r w:rsidR="00EB2255">
        <w:instrText xml:space="preserve"> ADDIN EN.CITE &lt;EndNote&gt;&lt;Cite&gt;&lt;Author&gt;United States Department of Health and Human Services&lt;/Author&gt;&lt;Year&gt;2017&lt;/Year&gt;&lt;RecNum&gt;2&lt;/RecNum&gt;&lt;DisplayText&gt;&lt;style face="superscript"&gt;6&lt;/style&gt;&lt;/DisplayText&gt;&lt;record&gt;&lt;rec-number&gt;2&lt;/rec-number&gt;&lt;foreign-keys&gt;&lt;key app="EN" db-id="sffdpsfx8tef5qezrd4vrp5ce0x5zaraep9z" timestamp="1560994715"&gt;2&lt;/key&gt;&lt;/foreign-keys&gt;&lt;ref-type name="Web Page"&gt;12&lt;/ref-type&gt;&lt;contributors&gt;&lt;authors&gt;&lt;author&gt;United States Department of Health and Human Services, &lt;/author&gt;&lt;author&gt;Food and Drug Administration,&lt;/author&gt;&lt;/authors&gt;&lt;/contributors&gt;&lt;titles&gt;&lt;title&gt;Software as a Medical Device (SAMD): Clinical Evaluation. Guidance for Industry and Food and Drug Administration Staff &lt;/title&gt;&lt;/titles&gt;&lt;volume&gt;https://www.fda.gov/media/100714/download. Accessed June 19, 2019.&lt;/volume&gt;&lt;dates&gt;&lt;year&gt;2017&lt;/year&gt;&lt;/dates&gt;&lt;urls&gt;&lt;/urls&gt;&lt;/record&gt;&lt;/Cite&gt;&lt;/EndNote&gt;</w:instrText>
      </w:r>
      <w:r w:rsidR="00595927">
        <w:fldChar w:fldCharType="separate"/>
      </w:r>
      <w:r w:rsidR="00EB2255" w:rsidRPr="00EB2255">
        <w:rPr>
          <w:noProof/>
          <w:vertAlign w:val="superscript"/>
        </w:rPr>
        <w:t>6</w:t>
      </w:r>
      <w:r w:rsidR="00595927">
        <w:fldChar w:fldCharType="end"/>
      </w:r>
      <w:r w:rsidR="00773789">
        <w:t xml:space="preserve"> </w:t>
      </w:r>
    </w:p>
    <w:p w14:paraId="7B71BCB2" w14:textId="379888E0" w:rsidR="009E5C72" w:rsidRDefault="00C53FDF" w:rsidP="00B53454">
      <w:pPr>
        <w:pStyle w:val="ListParagraph"/>
        <w:numPr>
          <w:ilvl w:val="0"/>
          <w:numId w:val="2"/>
        </w:numPr>
        <w:rPr>
          <w:sz w:val="24"/>
          <w:szCs w:val="24"/>
        </w:rPr>
      </w:pPr>
      <w:r>
        <w:rPr>
          <w:sz w:val="24"/>
          <w:szCs w:val="24"/>
        </w:rPr>
        <w:t>Clinical Validation: Sensitivity; Specificity</w:t>
      </w:r>
      <w:r w:rsidR="00773789">
        <w:rPr>
          <w:sz w:val="24"/>
          <w:szCs w:val="24"/>
        </w:rPr>
        <w:t>; Predictive Values</w:t>
      </w:r>
      <w:r>
        <w:rPr>
          <w:sz w:val="24"/>
          <w:szCs w:val="24"/>
        </w:rPr>
        <w:t xml:space="preserve">: </w:t>
      </w:r>
      <w:r w:rsidR="009E5C72">
        <w:rPr>
          <w:sz w:val="24"/>
          <w:szCs w:val="24"/>
        </w:rPr>
        <w:t>Actigraphy under-detects wakefulness compared to polysomnography</w:t>
      </w:r>
      <w:r w:rsidR="005E0BE5">
        <w:rPr>
          <w:sz w:val="24"/>
          <w:szCs w:val="24"/>
        </w:rPr>
        <w:t>.</w:t>
      </w:r>
      <w:r w:rsidR="009E5C72">
        <w:rPr>
          <w:sz w:val="24"/>
          <w:szCs w:val="24"/>
        </w:rPr>
        <w:fldChar w:fldCharType="begin">
          <w:fldData xml:space="preserve">PEVuZE5vdGU+PENpdGU+PEF1dGhvcj5NYXJpbm88L0F1dGhvcj48WWVhcj4yMDEzPC9ZZWFyPjxS
ZWNOdW0+MTwvUmVjTnVtPjxEaXNwbGF5VGV4dD48c3R5bGUgZmFjZT0ic3VwZXJzY3JpcHQiPjc8
L3N0eWxlPjwvRGlzcGxheVRleHQ+PHJlY29yZD48cmVjLW51bWJlcj4xPC9yZWMtbnVtYmVyPjxm
b3JlaWduLWtleXM+PGtleSBhcHA9IkVOIiBkYi1pZD0ic2ZmZHBzZng4dGVmNXFlenJkNHZycDVj
ZTB4NXphcmFlcDl6IiB0aW1lc3RhbXA9IjE1NjA5OTM3OTAiPjE8L2tleT48L2ZvcmVpZ24ta2V5
cz48cmVmLXR5cGUgbmFtZT0iSm91cm5hbCBBcnRpY2xlIj4xNzwvcmVmLXR5cGU+PGNvbnRyaWJ1
dG9ycz48YXV0aG9ycz48YXV0aG9yPk1hcmlubywgTS48L2F1dGhvcj48YXV0aG9yPkxpLCBZLjwv
YXV0aG9yPjxhdXRob3I+UnVlc2NobWFuLCBNLiBOLjwvYXV0aG9yPjxhdXRob3I+V2lua2VsbWFu
LCBKLiBXLjwvYXV0aG9yPjxhdXRob3I+RWxsZW5ib2dlbiwgSi4gTS48L2F1dGhvcj48YXV0aG9y
PlNvbGV0LCBKLiBNLjwvYXV0aG9yPjxhdXRob3I+RHVsaW4sIEguPC9hdXRob3I+PGF1dGhvcj5C
ZXJrbWFuLCBMLiBGLjwvYXV0aG9yPjxhdXRob3I+QnV4dG9uLCBPLiBNLjwvYXV0aG9yPjwvYXV0
aG9ycz48L2NvbnRyaWJ1dG9ycz48YXV0aC1hZGRyZXNzPkRlcGFydG1lbnQgb2YgQmlvc3RhdGlz
dGljcywgSGFydmFyZCBTY2hvb2wgb2YgUHVibGljIEhlYWx0aCwgQm9zdG9uIE1BIDsgRGVwYXJ0
bWVudCBvZiBGYW1pbHkgTWVkaWNpbmUsIE9yZWdvbiBIZWFsdGggYW5kIFNjaWVuY2UgVW5pdmVy
c2l0eSwgUG9ydGxhbmQsIE9SLjwvYXV0aC1hZGRyZXNzPjx0aXRsZXM+PHRpdGxlPk1lYXN1cmlu
ZyBzbGVlcDogYWNjdXJhY3ksIHNlbnNpdGl2aXR5LCBhbmQgc3BlY2lmaWNpdHkgb2Ygd3Jpc3Qg
YWN0aWdyYXBoeSBjb21wYXJlZCB0byBwb2x5c29tbm9ncmFwaHk8L3RpdGxlPjxzZWNvbmRhcnkt
dGl0bGU+U2xlZXA8L3NlY29uZGFyeS10aXRsZT48L3RpdGxlcz48cGVyaW9kaWNhbD48ZnVsbC10
aXRsZT5TbGVlcDwvZnVsbC10aXRsZT48L3BlcmlvZGljYWw+PHBhZ2VzPjE3NDctNTU8L3BhZ2Vz
Pjx2b2x1bWU+MzY8L3ZvbHVtZT48bnVtYmVyPjExPC9udW1iZXI+PGVkaXRpb24+MjAxMy8xMS8w
MjwvZWRpdGlvbj48a2V5d29yZHM+PGtleXdvcmQ+KkFjdGlncmFwaHkvc3RhbmRhcmRzPC9rZXl3
b3JkPjxrZXl3b3JkPkFkdWx0PC9rZXl3b3JkPjxrZXl3b3JkPkFnZSBGYWN0b3JzPC9rZXl3b3Jk
PjxrZXl3b3JkPkZlbWFsZTwva2V5d29yZD48a2V5d29yZD5IdW1hbnM8L2tleXdvcmQ+PGtleXdv
cmQ+TWFsZTwva2V5d29yZD48a2V5d29yZD5NaWRkbGUgQWdlZDwva2V5d29yZD48a2V5d29yZD4q
UG9seXNvbW5vZ3JhcGh5L3N0YW5kYXJkczwva2V5d29yZD48a2V5d29yZD5SZXByb2R1Y2liaWxp
dHkgb2YgUmVzdWx0czwva2V5d29yZD48a2V5d29yZD5TZW5zaXRpdml0eSBhbmQgU3BlY2lmaWNp
dHk8L2tleXdvcmQ+PGtleXdvcmQ+KlNsZWVwPC9rZXl3b3JkPjxrZXl3b3JkPldha2VmdWxuZXNz
PC9rZXl3b3JkPjxrZXl3b3JkPldyaXN0PC9rZXl3b3JkPjxrZXl3b3JkPkFjdGlncmFwaHk8L2tl
eXdvcmQ+PGtleXdvcmQ+V2Fzbzwva2V5d29yZD48a2V5d29yZD5hY2N1cmFjeTwva2V5d29yZD48
a2V5d29yZD5wb2x5c29tbm9ncmFwaHk8L2tleXdvcmQ+PGtleXdvcmQ+c2Vuc2l0aXZpdHk8L2tl
eXdvcmQ+PGtleXdvcmQ+c3BlY2lmaWNpdHk8L2tleXdvcmQ+PC9rZXl3b3Jkcz48ZGF0ZXM+PHll
YXI+MjAxMzwveWVhcj48cHViLWRhdGVzPjxkYXRlPk5vdiAxPC9kYXRlPjwvcHViLWRhdGVzPjwv
ZGF0ZXM+PGlzYm4+MTU1MC05MTA5IChFbGVjdHJvbmljKSYjeEQ7MDE2MS04MTA1IChMaW5raW5n
KTwvaXNibj48YWNjZXNzaW9uLW51bT4yNDE3OTMwOTwvYWNjZXNzaW9uLW51bT48dXJscz48cmVs
YXRlZC11cmxzPjx1cmw+aHR0cHM6Ly93d3cubmNiaS5ubG0ubmloLmdvdi9wdWJtZWQvMjQxNzkz
MDk8L3VybD48L3JlbGF0ZWQtdXJscz48L3VybHM+PGN1c3RvbTI+UE1DMzc5MjM5MzwvY3VzdG9t
Mj48ZWxlY3Ryb25pYy1yZXNvdXJjZS1udW0+MTAuNTY2NS9zbGVlcC4zMTQyPC9lbGVjdHJvbmlj
LXJlc291cmNlLW51bT48L3JlY29yZD48L0NpdGU+PC9FbmROb3RlPgB=
</w:fldData>
        </w:fldChar>
      </w:r>
      <w:r w:rsidR="00EB2255">
        <w:rPr>
          <w:sz w:val="24"/>
          <w:szCs w:val="24"/>
        </w:rPr>
        <w:instrText xml:space="preserve"> ADDIN EN.CITE </w:instrText>
      </w:r>
      <w:r w:rsidR="00EB2255">
        <w:rPr>
          <w:sz w:val="24"/>
          <w:szCs w:val="24"/>
        </w:rPr>
        <w:fldChar w:fldCharType="begin">
          <w:fldData xml:space="preserve">PEVuZE5vdGU+PENpdGU+PEF1dGhvcj5NYXJpbm88L0F1dGhvcj48WWVhcj4yMDEzPC9ZZWFyPjxS
ZWNOdW0+MTwvUmVjTnVtPjxEaXNwbGF5VGV4dD48c3R5bGUgZmFjZT0ic3VwZXJzY3JpcHQiPjc8
L3N0eWxlPjwvRGlzcGxheVRleHQ+PHJlY29yZD48cmVjLW51bWJlcj4xPC9yZWMtbnVtYmVyPjxm
b3JlaWduLWtleXM+PGtleSBhcHA9IkVOIiBkYi1pZD0ic2ZmZHBzZng4dGVmNXFlenJkNHZycDVj
ZTB4NXphcmFlcDl6IiB0aW1lc3RhbXA9IjE1NjA5OTM3OTAiPjE8L2tleT48L2ZvcmVpZ24ta2V5
cz48cmVmLXR5cGUgbmFtZT0iSm91cm5hbCBBcnRpY2xlIj4xNzwvcmVmLXR5cGU+PGNvbnRyaWJ1
dG9ycz48YXV0aG9ycz48YXV0aG9yPk1hcmlubywgTS48L2F1dGhvcj48YXV0aG9yPkxpLCBZLjwv
YXV0aG9yPjxhdXRob3I+UnVlc2NobWFuLCBNLiBOLjwvYXV0aG9yPjxhdXRob3I+V2lua2VsbWFu
LCBKLiBXLjwvYXV0aG9yPjxhdXRob3I+RWxsZW5ib2dlbiwgSi4gTS48L2F1dGhvcj48YXV0aG9y
PlNvbGV0LCBKLiBNLjwvYXV0aG9yPjxhdXRob3I+RHVsaW4sIEguPC9hdXRob3I+PGF1dGhvcj5C
ZXJrbWFuLCBMLiBGLjwvYXV0aG9yPjxhdXRob3I+QnV4dG9uLCBPLiBNLjwvYXV0aG9yPjwvYXV0
aG9ycz48L2NvbnRyaWJ1dG9ycz48YXV0aC1hZGRyZXNzPkRlcGFydG1lbnQgb2YgQmlvc3RhdGlz
dGljcywgSGFydmFyZCBTY2hvb2wgb2YgUHVibGljIEhlYWx0aCwgQm9zdG9uIE1BIDsgRGVwYXJ0
bWVudCBvZiBGYW1pbHkgTWVkaWNpbmUsIE9yZWdvbiBIZWFsdGggYW5kIFNjaWVuY2UgVW5pdmVy
c2l0eSwgUG9ydGxhbmQsIE9SLjwvYXV0aC1hZGRyZXNzPjx0aXRsZXM+PHRpdGxlPk1lYXN1cmlu
ZyBzbGVlcDogYWNjdXJhY3ksIHNlbnNpdGl2aXR5LCBhbmQgc3BlY2lmaWNpdHkgb2Ygd3Jpc3Qg
YWN0aWdyYXBoeSBjb21wYXJlZCB0byBwb2x5c29tbm9ncmFwaHk8L3RpdGxlPjxzZWNvbmRhcnkt
dGl0bGU+U2xlZXA8L3NlY29uZGFyeS10aXRsZT48L3RpdGxlcz48cGVyaW9kaWNhbD48ZnVsbC10
aXRsZT5TbGVlcDwvZnVsbC10aXRsZT48L3BlcmlvZGljYWw+PHBhZ2VzPjE3NDctNTU8L3BhZ2Vz
Pjx2b2x1bWU+MzY8L3ZvbHVtZT48bnVtYmVyPjExPC9udW1iZXI+PGVkaXRpb24+MjAxMy8xMS8w
MjwvZWRpdGlvbj48a2V5d29yZHM+PGtleXdvcmQ+KkFjdGlncmFwaHkvc3RhbmRhcmRzPC9rZXl3
b3JkPjxrZXl3b3JkPkFkdWx0PC9rZXl3b3JkPjxrZXl3b3JkPkFnZSBGYWN0b3JzPC9rZXl3b3Jk
PjxrZXl3b3JkPkZlbWFsZTwva2V5d29yZD48a2V5d29yZD5IdW1hbnM8L2tleXdvcmQ+PGtleXdv
cmQ+TWFsZTwva2V5d29yZD48a2V5d29yZD5NaWRkbGUgQWdlZDwva2V5d29yZD48a2V5d29yZD4q
UG9seXNvbW5vZ3JhcGh5L3N0YW5kYXJkczwva2V5d29yZD48a2V5d29yZD5SZXByb2R1Y2liaWxp
dHkgb2YgUmVzdWx0czwva2V5d29yZD48a2V5d29yZD5TZW5zaXRpdml0eSBhbmQgU3BlY2lmaWNp
dHk8L2tleXdvcmQ+PGtleXdvcmQ+KlNsZWVwPC9rZXl3b3JkPjxrZXl3b3JkPldha2VmdWxuZXNz
PC9rZXl3b3JkPjxrZXl3b3JkPldyaXN0PC9rZXl3b3JkPjxrZXl3b3JkPkFjdGlncmFwaHk8L2tl
eXdvcmQ+PGtleXdvcmQ+V2Fzbzwva2V5d29yZD48a2V5d29yZD5hY2N1cmFjeTwva2V5d29yZD48
a2V5d29yZD5wb2x5c29tbm9ncmFwaHk8L2tleXdvcmQ+PGtleXdvcmQ+c2Vuc2l0aXZpdHk8L2tl
eXdvcmQ+PGtleXdvcmQ+c3BlY2lmaWNpdHk8L2tleXdvcmQ+PC9rZXl3b3Jkcz48ZGF0ZXM+PHll
YXI+MjAxMzwveWVhcj48cHViLWRhdGVzPjxkYXRlPk5vdiAxPC9kYXRlPjwvcHViLWRhdGVzPjwv
ZGF0ZXM+PGlzYm4+MTU1MC05MTA5IChFbGVjdHJvbmljKSYjeEQ7MDE2MS04MTA1IChMaW5raW5n
KTwvaXNibj48YWNjZXNzaW9uLW51bT4yNDE3OTMwOTwvYWNjZXNzaW9uLW51bT48dXJscz48cmVs
YXRlZC11cmxzPjx1cmw+aHR0cHM6Ly93d3cubmNiaS5ubG0ubmloLmdvdi9wdWJtZWQvMjQxNzkz
MDk8L3VybD48L3JlbGF0ZWQtdXJscz48L3VybHM+PGN1c3RvbTI+UE1DMzc5MjM5MzwvY3VzdG9t
Mj48ZWxlY3Ryb25pYy1yZXNvdXJjZS1udW0+MTAuNTY2NS9zbGVlcC4zMTQyPC9lbGVjdHJvbmlj
LXJlc291cmNlLW51bT48L3JlY29yZD48L0NpdGU+PC9FbmROb3RlPgB=
</w:fldData>
        </w:fldChar>
      </w:r>
      <w:r w:rsidR="00EB2255">
        <w:rPr>
          <w:sz w:val="24"/>
          <w:szCs w:val="24"/>
        </w:rPr>
        <w:instrText xml:space="preserve"> ADDIN EN.CITE.DATA </w:instrText>
      </w:r>
      <w:r w:rsidR="00EB2255">
        <w:rPr>
          <w:sz w:val="24"/>
          <w:szCs w:val="24"/>
        </w:rPr>
      </w:r>
      <w:r w:rsidR="00EB2255">
        <w:rPr>
          <w:sz w:val="24"/>
          <w:szCs w:val="24"/>
        </w:rPr>
        <w:fldChar w:fldCharType="end"/>
      </w:r>
      <w:r w:rsidR="009E5C72">
        <w:rPr>
          <w:sz w:val="24"/>
          <w:szCs w:val="24"/>
        </w:rPr>
      </w:r>
      <w:r w:rsidR="009E5C72">
        <w:rPr>
          <w:sz w:val="24"/>
          <w:szCs w:val="24"/>
        </w:rPr>
        <w:fldChar w:fldCharType="separate"/>
      </w:r>
      <w:r w:rsidR="00EB2255" w:rsidRPr="00EB2255">
        <w:rPr>
          <w:noProof/>
          <w:sz w:val="24"/>
          <w:szCs w:val="24"/>
          <w:vertAlign w:val="superscript"/>
        </w:rPr>
        <w:t>7</w:t>
      </w:r>
      <w:r w:rsidR="009E5C72">
        <w:rPr>
          <w:sz w:val="24"/>
          <w:szCs w:val="24"/>
        </w:rPr>
        <w:fldChar w:fldCharType="end"/>
      </w:r>
    </w:p>
    <w:p w14:paraId="249B7B95" w14:textId="09FC45B9" w:rsidR="00195F85" w:rsidRDefault="00195F85" w:rsidP="00B53454">
      <w:pPr>
        <w:pStyle w:val="ListParagraph"/>
        <w:numPr>
          <w:ilvl w:val="0"/>
          <w:numId w:val="2"/>
        </w:numPr>
        <w:rPr>
          <w:sz w:val="24"/>
          <w:szCs w:val="24"/>
        </w:rPr>
      </w:pPr>
      <w:r>
        <w:rPr>
          <w:sz w:val="24"/>
          <w:szCs w:val="24"/>
        </w:rPr>
        <w:t>Anchoring for the MCID difficult to establish.</w:t>
      </w:r>
      <w:r>
        <w:rPr>
          <w:sz w:val="24"/>
          <w:szCs w:val="24"/>
        </w:rPr>
        <w:fldChar w:fldCharType="begin">
          <w:fldData xml:space="preserve">PEVuZE5vdGU+PENpdGU+PEF1dGhvcj5EZW1leWVyPC9BdXRob3I+PFllYXI+MjAxNjwvWWVhcj48
UmVjTnVtPjM8L1JlY051bT48RGlzcGxheVRleHQ+PHN0eWxlIGZhY2U9InN1cGVyc2NyaXB0Ij44
PC9zdHlsZT48L0Rpc3BsYXlUZXh0PjxyZWNvcmQ+PHJlYy1udW1iZXI+MzwvcmVjLW51bWJlcj48
Zm9yZWlnbi1rZXlzPjxrZXkgYXBwPSJFTiIgZGItaWQ9InNmZmRwc2Z4OHRlZjVxZXpyZDR2cnA1
Y2UweDV6YXJhZXA5eiIgdGltZXN0YW1wPSIxNTYwOTk2MTE5Ij4zPC9rZXk+PC9mb3JlaWduLWtl
eXM+PHJlZi10eXBlIG5hbWU9IkpvdXJuYWwgQXJ0aWNsZSI+MTc8L3JlZi10eXBlPjxjb250cmli
dXRvcnM+PGF1dGhvcnM+PGF1dGhvcj5EZW1leWVyLCBILjwvYXV0aG9yPjxhdXRob3I+QnVydGlu
LCBDLjwvYXV0aG9yPjxhdXRob3I+SG9ybmlreCwgTS48L2F1dGhvcj48YXV0aG9yPkNhbWlsbG8s
IEMuIEEuPC9hdXRob3I+PGF1dGhvcj5WYW4gUmVtb29ydGVsLCBILjwvYXV0aG9yPjxhdXRob3I+
TGFuZ2VyLCBELjwvYXV0aG9yPjxhdXRob3I+SmFuc3NlbnMsIFcuPC9hdXRob3I+PGF1dGhvcj5U
cm9vc3RlcnMsIFQuPC9hdXRob3I+PC9hdXRob3JzPjwvY29udHJpYnV0b3JzPjxhdXRoLWFkZHJl
c3M+S1UgTGV1dmVuLVVuaXZlcnNpdHkgb2YgTGV1dmVuLCBEZXBhcnRtZW50IG9mIFJlaGFiaWxp
dGF0aW9uIFNjaWVuY2VzLCBCLTMwMDAgTGV1dmVuLCBCZWxnaXVtLiYjeEQ7VW5pdmVyc2l0eSBI
b3NwaXRhbHMgTGV1dmVuLCBEZXBhcnRtZW50IG9mIFJlc3BpcmF0b3J5IERpc2Vhc2VzLCBCLTMw
MDAgTGV1dmVuLCBCZWxnaXVtLiYjeEQ7Q2VudGVyIGZvciByZXNlYXJjaCBpbiBlbnZpcm9ubWVu
dGFsIGVwaWRlbWlvbG9neSAoQ1JFQUwpLCBCYXJjZWxvbmEsIFNwYWluLiYjeEQ7UmVoYWJpbGl0
YXRpb24gUmVzZWFyY2ggQ2VudHJlLCBCaW9tZWRpY2FsIFJlc2VhcmNoIEluc3RpdHV0ZSwgRmFj
dWx0eSBvZiBNZWRpY2luZSBhbmQgTGlmZSBTY2llbmNlcywgSGFzc2VsdCBVbml2ZXJzaXR5LCBE
aWVwZW5iZWVrLCBCZWxnaXVtLiYjeEQ7VW5pdmVyc2l0eSBIb3NwaXRhbHMgTGV1dmVuLCBEZXBh
cnRtZW50IG9mIENhcmRpb3Zhc2N1bGFyIFNjaWVuY2VzLCBCLTMwMDAgTGV1dmVuLCBCZWxnaXVt
LiYjeEQ7UmVkIENyb3NzIEZsYW5kZXJzLCBDZW50cmUgZm9yIEV2aWRlbmNlLUJhc2VkIFByYWN0
aWNlLCBNZWNoZWxlbiwgQmVsZ2l1bS48L2F1dGgtYWRkcmVzcz48dGl0bGVzPjx0aXRsZT5UaGUg
TWluaW1hbCBJbXBvcnRhbnQgRGlmZmVyZW5jZSBpbiBQaHlzaWNhbCBBY3Rpdml0eSBpbiBQYXRp
ZW50cyB3aXRoIENPUEQ8L3RpdGxlPjxzZWNvbmRhcnktdGl0bGU+UExvUyBPbmU8L3NlY29uZGFy
eS10aXRsZT48L3RpdGxlcz48cGVyaW9kaWNhbD48ZnVsbC10aXRsZT5QTG9TIE9uZTwvZnVsbC10
aXRsZT48L3BlcmlvZGljYWw+PHBhZ2VzPmUwMTU0NTg3PC9wYWdlcz48dm9sdW1lPjExPC92b2x1
bWU+PG51bWJlcj40PC9udW1iZXI+PGVkaXRpb24+MjAxNi8wNC8yOTwvZWRpdGlvbj48a2V5d29y
ZHM+PGtleXdvcmQ+QWdlZDwva2V5d29yZD48a2V5d29yZD5FeGVyY2lzZS8qcGh5c2lvbG9neTwv
a2V5d29yZD48a2V5d29yZD5FeGVyY2lzZSBUZXN0PC9rZXl3b3JkPjxrZXl3b3JkPkV4ZXJjaXNl
IFRvbGVyYW5jZS8qcGh5c2lvbG9neTwva2V5d29yZD48a2V5d29yZD5GZW1hbGU8L2tleXdvcmQ+
PGtleXdvcmQ+SG9zcGl0YWxpemF0aW9uL3N0YXRpc3RpY3MgJmFtcDsgbnVtZXJpY2FsIGRhdGE8
L2tleXdvcmQ+PGtleXdvcmQ+SHVtYW5zPC9rZXl3b3JkPjxrZXl3b3JkPk1hbGU8L2tleXdvcmQ+
PGtleXdvcmQ+Kk91dGNvbWUgQXNzZXNzbWVudCAoSGVhbHRoIENhcmUpPC9rZXl3b3JkPjxrZXl3
b3JkPlB1bG1vbmFyeSBEaXNlYXNlLCBDaHJvbmljIE9ic3RydWN0aXZlLypwaHlzaW9wYXRob2xv
Z3kvKnJlaGFiaWxpdGF0aW9uPC9rZXl3b3JkPjxrZXl3b3JkPlJldHJvc3BlY3RpdmUgU3R1ZGll
czwva2V5d29yZD48a2V5d29yZD5TdXJ2ZXlzIGFuZCBRdWVzdGlvbm5haXJlczwva2V5d29yZD48
L2tleXdvcmRzPjxkYXRlcz48eWVhcj4yMDE2PC95ZWFyPjwvZGF0ZXM+PGlzYm4+MTkzMi02MjAz
IChFbGVjdHJvbmljKSYjeEQ7MTkzMi02MjAzIChMaW5raW5nKTwvaXNibj48YWNjZXNzaW9uLW51
bT4yNzEyNDI5NzwvYWNjZXNzaW9uLW51bT48dXJscz48cmVsYXRlZC11cmxzPjx1cmw+aHR0cHM6
Ly93d3cubmNiaS5ubG0ubmloLmdvdi9wdWJtZWQvMjcxMjQyOTc8L3VybD48L3JlbGF0ZWQtdXJs
cz48L3VybHM+PGN1c3RvbTI+UE1DNDg0OTc1NTwvY3VzdG9tMj48ZWxlY3Ryb25pYy1yZXNvdXJj
ZS1udW0+MTAuMTM3MS9qb3VybmFsLnBvbmUuMDE1NDU4NzwvZWxlY3Ryb25pYy1yZXNvdXJjZS1u
dW0+PC9yZWNvcmQ+PC9DaXRlPjwvRW5kTm90ZT4A
</w:fldData>
        </w:fldChar>
      </w:r>
      <w:r w:rsidR="00EB2255">
        <w:rPr>
          <w:sz w:val="24"/>
          <w:szCs w:val="24"/>
        </w:rPr>
        <w:instrText xml:space="preserve"> ADDIN EN.CITE </w:instrText>
      </w:r>
      <w:r w:rsidR="00EB2255">
        <w:rPr>
          <w:sz w:val="24"/>
          <w:szCs w:val="24"/>
        </w:rPr>
        <w:fldChar w:fldCharType="begin">
          <w:fldData xml:space="preserve">PEVuZE5vdGU+PENpdGU+PEF1dGhvcj5EZW1leWVyPC9BdXRob3I+PFllYXI+MjAxNjwvWWVhcj48
UmVjTnVtPjM8L1JlY051bT48RGlzcGxheVRleHQ+PHN0eWxlIGZhY2U9InN1cGVyc2NyaXB0Ij44
PC9zdHlsZT48L0Rpc3BsYXlUZXh0PjxyZWNvcmQ+PHJlYy1udW1iZXI+MzwvcmVjLW51bWJlcj48
Zm9yZWlnbi1rZXlzPjxrZXkgYXBwPSJFTiIgZGItaWQ9InNmZmRwc2Z4OHRlZjVxZXpyZDR2cnA1
Y2UweDV6YXJhZXA5eiIgdGltZXN0YW1wPSIxNTYwOTk2MTE5Ij4zPC9rZXk+PC9mb3JlaWduLWtl
eXM+PHJlZi10eXBlIG5hbWU9IkpvdXJuYWwgQXJ0aWNsZSI+MTc8L3JlZi10eXBlPjxjb250cmli
dXRvcnM+PGF1dGhvcnM+PGF1dGhvcj5EZW1leWVyLCBILjwvYXV0aG9yPjxhdXRob3I+QnVydGlu
LCBDLjwvYXV0aG9yPjxhdXRob3I+SG9ybmlreCwgTS48L2F1dGhvcj48YXV0aG9yPkNhbWlsbG8s
IEMuIEEuPC9hdXRob3I+PGF1dGhvcj5WYW4gUmVtb29ydGVsLCBILjwvYXV0aG9yPjxhdXRob3I+
TGFuZ2VyLCBELjwvYXV0aG9yPjxhdXRob3I+SmFuc3NlbnMsIFcuPC9hdXRob3I+PGF1dGhvcj5U
cm9vc3RlcnMsIFQuPC9hdXRob3I+PC9hdXRob3JzPjwvY29udHJpYnV0b3JzPjxhdXRoLWFkZHJl
c3M+S1UgTGV1dmVuLVVuaXZlcnNpdHkgb2YgTGV1dmVuLCBEZXBhcnRtZW50IG9mIFJlaGFiaWxp
dGF0aW9uIFNjaWVuY2VzLCBCLTMwMDAgTGV1dmVuLCBCZWxnaXVtLiYjeEQ7VW5pdmVyc2l0eSBI
b3NwaXRhbHMgTGV1dmVuLCBEZXBhcnRtZW50IG9mIFJlc3BpcmF0b3J5IERpc2Vhc2VzLCBCLTMw
MDAgTGV1dmVuLCBCZWxnaXVtLiYjeEQ7Q2VudGVyIGZvciByZXNlYXJjaCBpbiBlbnZpcm9ubWVu
dGFsIGVwaWRlbWlvbG9neSAoQ1JFQUwpLCBCYXJjZWxvbmEsIFNwYWluLiYjeEQ7UmVoYWJpbGl0
YXRpb24gUmVzZWFyY2ggQ2VudHJlLCBCaW9tZWRpY2FsIFJlc2VhcmNoIEluc3RpdHV0ZSwgRmFj
dWx0eSBvZiBNZWRpY2luZSBhbmQgTGlmZSBTY2llbmNlcywgSGFzc2VsdCBVbml2ZXJzaXR5LCBE
aWVwZW5iZWVrLCBCZWxnaXVtLiYjeEQ7VW5pdmVyc2l0eSBIb3NwaXRhbHMgTGV1dmVuLCBEZXBh
cnRtZW50IG9mIENhcmRpb3Zhc2N1bGFyIFNjaWVuY2VzLCBCLTMwMDAgTGV1dmVuLCBCZWxnaXVt
LiYjeEQ7UmVkIENyb3NzIEZsYW5kZXJzLCBDZW50cmUgZm9yIEV2aWRlbmNlLUJhc2VkIFByYWN0
aWNlLCBNZWNoZWxlbiwgQmVsZ2l1bS48L2F1dGgtYWRkcmVzcz48dGl0bGVzPjx0aXRsZT5UaGUg
TWluaW1hbCBJbXBvcnRhbnQgRGlmZmVyZW5jZSBpbiBQaHlzaWNhbCBBY3Rpdml0eSBpbiBQYXRp
ZW50cyB3aXRoIENPUEQ8L3RpdGxlPjxzZWNvbmRhcnktdGl0bGU+UExvUyBPbmU8L3NlY29uZGFy
eS10aXRsZT48L3RpdGxlcz48cGVyaW9kaWNhbD48ZnVsbC10aXRsZT5QTG9TIE9uZTwvZnVsbC10
aXRsZT48L3BlcmlvZGljYWw+PHBhZ2VzPmUwMTU0NTg3PC9wYWdlcz48dm9sdW1lPjExPC92b2x1
bWU+PG51bWJlcj40PC9udW1iZXI+PGVkaXRpb24+MjAxNi8wNC8yOTwvZWRpdGlvbj48a2V5d29y
ZHM+PGtleXdvcmQ+QWdlZDwva2V5d29yZD48a2V5d29yZD5FeGVyY2lzZS8qcGh5c2lvbG9neTwv
a2V5d29yZD48a2V5d29yZD5FeGVyY2lzZSBUZXN0PC9rZXl3b3JkPjxrZXl3b3JkPkV4ZXJjaXNl
IFRvbGVyYW5jZS8qcGh5c2lvbG9neTwva2V5d29yZD48a2V5d29yZD5GZW1hbGU8L2tleXdvcmQ+
PGtleXdvcmQ+SG9zcGl0YWxpemF0aW9uL3N0YXRpc3RpY3MgJmFtcDsgbnVtZXJpY2FsIGRhdGE8
L2tleXdvcmQ+PGtleXdvcmQ+SHVtYW5zPC9rZXl3b3JkPjxrZXl3b3JkPk1hbGU8L2tleXdvcmQ+
PGtleXdvcmQ+Kk91dGNvbWUgQXNzZXNzbWVudCAoSGVhbHRoIENhcmUpPC9rZXl3b3JkPjxrZXl3
b3JkPlB1bG1vbmFyeSBEaXNlYXNlLCBDaHJvbmljIE9ic3RydWN0aXZlLypwaHlzaW9wYXRob2xv
Z3kvKnJlaGFiaWxpdGF0aW9uPC9rZXl3b3JkPjxrZXl3b3JkPlJldHJvc3BlY3RpdmUgU3R1ZGll
czwva2V5d29yZD48a2V5d29yZD5TdXJ2ZXlzIGFuZCBRdWVzdGlvbm5haXJlczwva2V5d29yZD48
L2tleXdvcmRzPjxkYXRlcz48eWVhcj4yMDE2PC95ZWFyPjwvZGF0ZXM+PGlzYm4+MTkzMi02MjAz
IChFbGVjdHJvbmljKSYjeEQ7MTkzMi02MjAzIChMaW5raW5nKTwvaXNibj48YWNjZXNzaW9uLW51
bT4yNzEyNDI5NzwvYWNjZXNzaW9uLW51bT48dXJscz48cmVsYXRlZC11cmxzPjx1cmw+aHR0cHM6
Ly93d3cubmNiaS5ubG0ubmloLmdvdi9wdWJtZWQvMjcxMjQyOTc8L3VybD48L3JlbGF0ZWQtdXJs
cz48L3VybHM+PGN1c3RvbTI+UE1DNDg0OTc1NTwvY3VzdG9tMj48ZWxlY3Ryb25pYy1yZXNvdXJj
ZS1udW0+MTAuMTM3MS9qb3VybmFsLnBvbmUuMDE1NDU4NzwvZWxlY3Ryb25pYy1yZXNvdXJjZS1u
dW0+PC9yZWNvcmQ+PC9DaXRlPjwvRW5kTm90ZT4A
</w:fldData>
        </w:fldChar>
      </w:r>
      <w:r w:rsidR="00EB2255">
        <w:rPr>
          <w:sz w:val="24"/>
          <w:szCs w:val="24"/>
        </w:rPr>
        <w:instrText xml:space="preserve"> ADDIN EN.CITE.DATA </w:instrText>
      </w:r>
      <w:r w:rsidR="00EB2255">
        <w:rPr>
          <w:sz w:val="24"/>
          <w:szCs w:val="24"/>
        </w:rPr>
      </w:r>
      <w:r w:rsidR="00EB2255">
        <w:rPr>
          <w:sz w:val="24"/>
          <w:szCs w:val="24"/>
        </w:rPr>
        <w:fldChar w:fldCharType="end"/>
      </w:r>
      <w:r>
        <w:rPr>
          <w:sz w:val="24"/>
          <w:szCs w:val="24"/>
        </w:rPr>
      </w:r>
      <w:r>
        <w:rPr>
          <w:sz w:val="24"/>
          <w:szCs w:val="24"/>
        </w:rPr>
        <w:fldChar w:fldCharType="separate"/>
      </w:r>
      <w:r w:rsidR="00EB2255" w:rsidRPr="00EB2255">
        <w:rPr>
          <w:noProof/>
          <w:sz w:val="24"/>
          <w:szCs w:val="24"/>
          <w:vertAlign w:val="superscript"/>
        </w:rPr>
        <w:t>8</w:t>
      </w:r>
      <w:r>
        <w:rPr>
          <w:sz w:val="24"/>
          <w:szCs w:val="24"/>
        </w:rPr>
        <w:fldChar w:fldCharType="end"/>
      </w:r>
    </w:p>
    <w:p w14:paraId="66AD62E5" w14:textId="061A3B06" w:rsidR="00D710CA" w:rsidRDefault="00D710CA" w:rsidP="00B53454">
      <w:pPr>
        <w:pStyle w:val="ListParagraph"/>
        <w:numPr>
          <w:ilvl w:val="0"/>
          <w:numId w:val="2"/>
        </w:numPr>
        <w:rPr>
          <w:sz w:val="24"/>
          <w:szCs w:val="24"/>
        </w:rPr>
      </w:pPr>
      <w:r>
        <w:rPr>
          <w:sz w:val="24"/>
          <w:szCs w:val="24"/>
        </w:rPr>
        <w:t>The Clinical Trials Transformation Initiative (CTTI) has put forth recommendations for validation including correlation of step counts with activity reports, comparing step counts in cases versus controls, correlate step counts with heart failure severity, prospective convergent validity with traditional clinical outcomes (hospitalization, mortality), retrospective treatment effects from cardiac resynchronization therapy device data.</w:t>
      </w:r>
      <w:r>
        <w:rPr>
          <w:sz w:val="24"/>
          <w:szCs w:val="24"/>
        </w:rPr>
        <w:fldChar w:fldCharType="begin"/>
      </w:r>
      <w:r w:rsidR="00EB2255">
        <w:rPr>
          <w:sz w:val="24"/>
          <w:szCs w:val="24"/>
        </w:rPr>
        <w:instrText xml:space="preserve"> ADDIN EN.CITE &lt;EndNote&gt;&lt;Cite&gt;&lt;Author&gt;Clinical Trials Transformation Initiative&lt;/Author&gt;&lt;Year&gt;2017&lt;/Year&gt;&lt;RecNum&gt;6&lt;/RecNum&gt;&lt;DisplayText&gt;&lt;style face="superscript"&gt;9,10&lt;/style&gt;&lt;/DisplayText&gt;&lt;record&gt;&lt;rec-number&gt;6&lt;/rec-number&gt;&lt;foreign-keys&gt;&lt;key app="EN" db-id="sffdpsfx8tef5qezrd4vrp5ce0x5zaraep9z" timestamp="1560997771"&gt;6&lt;/key&gt;&lt;/foreign-keys&gt;&lt;ref-type name="Web Page"&gt;12&lt;/ref-type&gt;&lt;contributors&gt;&lt;authors&gt;&lt;author&gt;Clinical Trials Transformation Initiative,&lt;/author&gt;&lt;/authors&gt;&lt;/contributors&gt;&lt;titles&gt;&lt;title&gt;CTTI RECOMMENDATIONS: DEVELOPING NOVEL ENDPOINTS GENERATED BY MOBILE TECHNOLOGY FOR USE IN CLINICAL TRIALS&lt;/title&gt;&lt;/titles&gt;&lt;volume&gt;https://www.ctti-clinicaltrials.org/files/novelendpoints-recs.pdf. Accessed June 19, 2019&lt;/volume&gt;&lt;dates&gt;&lt;year&gt;2017&lt;/year&gt;&lt;/dates&gt;&lt;urls&gt;&lt;/urls&gt;&lt;/record&gt;&lt;/Cite&gt;&lt;Cite&gt;&lt;Author&gt;Clinical Trials Transformation Initiative&lt;/Author&gt;&lt;Year&gt;2017&lt;/Year&gt;&lt;RecNum&gt;7&lt;/RecNum&gt;&lt;record&gt;&lt;rec-number&gt;7&lt;/rec-number&gt;&lt;foreign-keys&gt;&lt;key app="EN" db-id="sffdpsfx8tef5qezrd4vrp5ce0x5zaraep9z" timestamp="1560998480"&gt;7&lt;/key&gt;&lt;/foreign-keys&gt;&lt;ref-type name="Web Page"&gt;12&lt;/ref-type&gt;&lt;contributors&gt;&lt;authors&gt;&lt;author&gt;Clinical Trials Transformation Initiative,&lt;/author&gt;&lt;/authors&gt;&lt;/contributors&gt;&lt;titles&gt;&lt;title&gt;USE CASE FOR DEVELOPING NOVEL ENDPOINTS GENERATED USING MOBILE TECHNOLOGY: HEART FAILURE&lt;/title&gt;&lt;/titles&gt;&lt;volume&gt;https://www.ctti-clinicaltrials.org/files/usecase-heartfailure.pdf. Accessed June 19, 2019&lt;/volume&gt;&lt;dates&gt;&lt;year&gt;2017&lt;/year&gt;&lt;/dates&gt;&lt;urls&gt;&lt;/urls&gt;&lt;/record&gt;&lt;/Cite&gt;&lt;/EndNote&gt;</w:instrText>
      </w:r>
      <w:r>
        <w:rPr>
          <w:sz w:val="24"/>
          <w:szCs w:val="24"/>
        </w:rPr>
        <w:fldChar w:fldCharType="separate"/>
      </w:r>
      <w:r w:rsidR="00EB2255" w:rsidRPr="00EB2255">
        <w:rPr>
          <w:noProof/>
          <w:sz w:val="24"/>
          <w:szCs w:val="24"/>
          <w:vertAlign w:val="superscript"/>
        </w:rPr>
        <w:t>9,10</w:t>
      </w:r>
      <w:r>
        <w:rPr>
          <w:sz w:val="24"/>
          <w:szCs w:val="24"/>
        </w:rPr>
        <w:fldChar w:fldCharType="end"/>
      </w:r>
    </w:p>
    <w:p w14:paraId="148501A7" w14:textId="54843F72" w:rsidR="00D710CA" w:rsidRDefault="00D710CA" w:rsidP="00B53454">
      <w:pPr>
        <w:pStyle w:val="ListParagraph"/>
        <w:numPr>
          <w:ilvl w:val="0"/>
          <w:numId w:val="2"/>
        </w:numPr>
        <w:rPr>
          <w:sz w:val="24"/>
          <w:szCs w:val="24"/>
        </w:rPr>
      </w:pPr>
      <w:r>
        <w:rPr>
          <w:sz w:val="24"/>
          <w:szCs w:val="24"/>
        </w:rPr>
        <w:t>A review of 54 articles utilizing only NHANES (National Health and Nutrition Examination Survey) data demonstrated a wide variety of processing, definition, and interpretation schemes for actigraphy data.</w:t>
      </w:r>
      <w:r>
        <w:rPr>
          <w:sz w:val="24"/>
          <w:szCs w:val="24"/>
        </w:rPr>
        <w:fldChar w:fldCharType="begin"/>
      </w:r>
      <w:r w:rsidR="0070059B">
        <w:rPr>
          <w:sz w:val="24"/>
          <w:szCs w:val="24"/>
        </w:rPr>
        <w:instrText xml:space="preserve"> ADDIN EN.CITE &lt;EndNote&gt;&lt;Cite&gt;&lt;Author&gt;Tudor-Locke&lt;/Author&gt;&lt;Year&gt;2012&lt;/Year&gt;&lt;RecNum&gt;8&lt;/RecNum&gt;&lt;DisplayText&gt;&lt;style face="superscript"&gt;3&lt;/style&gt;&lt;/DisplayText&gt;&lt;record&gt;&lt;rec-number&gt;8&lt;/rec-number&gt;&lt;foreign-keys&gt;&lt;key app="EN" db-id="sffdpsfx8tef5qezrd4vrp5ce0x5zaraep9z" timestamp="1560998606"&gt;8&lt;/key&gt;&lt;/foreign-keys&gt;&lt;ref-type name="Journal Article"&gt;17&lt;/ref-type&gt;&lt;contributors&gt;&lt;authors&gt;&lt;author&gt;Tudor-Locke, C.&lt;/author&gt;&lt;author&gt;Camhi, S. M.&lt;/author&gt;&lt;author&gt;Troiano, R. P.&lt;/author&gt;&lt;/authors&gt;&lt;/contributors&gt;&lt;auth-address&gt;Walking Behavior Laboratory, Pennington Biomedical Research Center, Baton Rouge, LA 70808, USA. Tudor-Locke@pbrc.edu&lt;/auth-address&gt;&lt;titles&gt;&lt;title&gt;A catalog of rules, variables, and definitions applied to accelerometer data in the National Health and Nutrition Examination Survey, 2003-2006&lt;/title&gt;&lt;secondary-title&gt;Prev Chronic Dis&lt;/secondary-title&gt;&lt;/titles&gt;&lt;periodical&gt;&lt;full-title&gt;Prev Chronic Dis&lt;/full-title&gt;&lt;/periodical&gt;&lt;pages&gt;E113&lt;/pages&gt;&lt;volume&gt;9&lt;/volume&gt;&lt;edition&gt;2012/06/16&lt;/edition&gt;&lt;keywords&gt;&lt;keyword&gt;*Acceleration&lt;/keyword&gt;&lt;keyword&gt;*Algorithms&lt;/keyword&gt;&lt;keyword&gt;*Catalogs as Topic&lt;/keyword&gt;&lt;keyword&gt;Databases, Bibliographic&lt;/keyword&gt;&lt;keyword&gt;*Guidelines as Topic&lt;/keyword&gt;&lt;keyword&gt;Health Surveys&lt;/keyword&gt;&lt;keyword&gt;Humans&lt;/keyword&gt;&lt;keyword&gt;National Cancer Institute (U.S.)&lt;/keyword&gt;&lt;keyword&gt;*Nutrition Surveys&lt;/keyword&gt;&lt;keyword&gt;Physical Examination&lt;/keyword&gt;&lt;keyword&gt;PubMed&lt;/keyword&gt;&lt;keyword&gt;*Terminology as Topic&lt;/keyword&gt;&lt;keyword&gt;Time and Motion Studies&lt;/keyword&gt;&lt;keyword&gt;United States&lt;/keyword&gt;&lt;/keywords&gt;&lt;dates&gt;&lt;year&gt;2012&lt;/year&gt;&lt;/dates&gt;&lt;isbn&gt;1545-1151 (Electronic)&amp;#xD;1545-1151 (Linking)&lt;/isbn&gt;&lt;accession-num&gt;22698174&lt;/accession-num&gt;&lt;urls&gt;&lt;related-urls&gt;&lt;url&gt;https://www.ncbi.nlm.nih.gov/pubmed/22698174&lt;/url&gt;&lt;/related-urls&gt;&lt;/urls&gt;&lt;custom2&gt;PMC3457743&lt;/custom2&gt;&lt;/record&gt;&lt;/Cite&gt;&lt;/EndNote&gt;</w:instrText>
      </w:r>
      <w:r>
        <w:rPr>
          <w:sz w:val="24"/>
          <w:szCs w:val="24"/>
        </w:rPr>
        <w:fldChar w:fldCharType="separate"/>
      </w:r>
      <w:r w:rsidR="0070059B" w:rsidRPr="0070059B">
        <w:rPr>
          <w:noProof/>
          <w:sz w:val="24"/>
          <w:szCs w:val="24"/>
          <w:vertAlign w:val="superscript"/>
        </w:rPr>
        <w:t>3</w:t>
      </w:r>
      <w:r>
        <w:rPr>
          <w:sz w:val="24"/>
          <w:szCs w:val="24"/>
        </w:rPr>
        <w:fldChar w:fldCharType="end"/>
      </w:r>
    </w:p>
    <w:p w14:paraId="37A5A160" w14:textId="2D89384F" w:rsidR="004E77FF" w:rsidRDefault="004E77FF" w:rsidP="00B53454">
      <w:pPr>
        <w:pStyle w:val="ListParagraph"/>
        <w:numPr>
          <w:ilvl w:val="0"/>
          <w:numId w:val="2"/>
        </w:numPr>
        <w:rPr>
          <w:sz w:val="24"/>
          <w:szCs w:val="24"/>
        </w:rPr>
      </w:pPr>
      <w:r>
        <w:rPr>
          <w:sz w:val="24"/>
          <w:szCs w:val="24"/>
        </w:rPr>
        <w:lastRenderedPageBreak/>
        <w:t>As of June 19, 2019, there are 671 studies registered on ClinicalTrials.gov identified by using “actigraphy”, 10 in the study area of heart failure, though many more are capturing actigraphy data as a</w:t>
      </w:r>
      <w:r w:rsidR="007B38B7">
        <w:rPr>
          <w:sz w:val="24"/>
          <w:szCs w:val="24"/>
        </w:rPr>
        <w:t xml:space="preserve"> supportive</w:t>
      </w:r>
      <w:r>
        <w:rPr>
          <w:sz w:val="24"/>
          <w:szCs w:val="24"/>
        </w:rPr>
        <w:t xml:space="preserve"> endpoint.</w:t>
      </w:r>
    </w:p>
    <w:p w14:paraId="109538FA" w14:textId="4DE5E0A5" w:rsidR="00FB3A87" w:rsidRDefault="00FB3A87" w:rsidP="00FB3A87">
      <w:pPr>
        <w:rPr>
          <w:sz w:val="24"/>
          <w:szCs w:val="24"/>
        </w:rPr>
      </w:pPr>
      <w:r>
        <w:rPr>
          <w:sz w:val="24"/>
          <w:szCs w:val="24"/>
          <w:u w:val="single"/>
        </w:rPr>
        <w:t xml:space="preserve">Actigraphy </w:t>
      </w:r>
      <w:r w:rsidR="00F929F3">
        <w:rPr>
          <w:sz w:val="24"/>
          <w:szCs w:val="24"/>
          <w:u w:val="single"/>
        </w:rPr>
        <w:t xml:space="preserve">Scoring and </w:t>
      </w:r>
      <w:r>
        <w:rPr>
          <w:sz w:val="24"/>
          <w:szCs w:val="24"/>
          <w:u w:val="single"/>
        </w:rPr>
        <w:t>Reporting</w:t>
      </w:r>
      <w:r w:rsidR="00D710CA">
        <w:rPr>
          <w:sz w:val="24"/>
          <w:szCs w:val="24"/>
          <w:u w:val="single"/>
        </w:rPr>
        <w:t xml:space="preserve"> Options</w:t>
      </w:r>
      <w:r>
        <w:rPr>
          <w:sz w:val="24"/>
          <w:szCs w:val="24"/>
        </w:rPr>
        <w:t>:</w:t>
      </w:r>
    </w:p>
    <w:p w14:paraId="04C4BC47" w14:textId="3CDFF5E4" w:rsidR="009E5C72" w:rsidRDefault="000F5936" w:rsidP="009640FD">
      <w:pPr>
        <w:pStyle w:val="ListParagraph"/>
        <w:numPr>
          <w:ilvl w:val="0"/>
          <w:numId w:val="4"/>
        </w:numPr>
        <w:rPr>
          <w:sz w:val="24"/>
          <w:szCs w:val="24"/>
        </w:rPr>
      </w:pPr>
      <w:r>
        <w:rPr>
          <w:sz w:val="24"/>
          <w:szCs w:val="24"/>
        </w:rPr>
        <w:t>Mean total</w:t>
      </w:r>
      <w:r w:rsidR="009640FD">
        <w:rPr>
          <w:sz w:val="24"/>
          <w:szCs w:val="24"/>
        </w:rPr>
        <w:t xml:space="preserve"> daily step counts</w:t>
      </w:r>
    </w:p>
    <w:p w14:paraId="48D2E89F" w14:textId="285B06C6" w:rsidR="009640FD" w:rsidRDefault="000F5936" w:rsidP="009640FD">
      <w:pPr>
        <w:pStyle w:val="ListParagraph"/>
        <w:numPr>
          <w:ilvl w:val="0"/>
          <w:numId w:val="4"/>
        </w:numPr>
        <w:rPr>
          <w:sz w:val="24"/>
          <w:szCs w:val="24"/>
        </w:rPr>
      </w:pPr>
      <w:r>
        <w:rPr>
          <w:sz w:val="24"/>
          <w:szCs w:val="24"/>
        </w:rPr>
        <w:t>Mean time</w:t>
      </w:r>
      <w:r w:rsidR="009640FD">
        <w:rPr>
          <w:sz w:val="24"/>
          <w:szCs w:val="24"/>
        </w:rPr>
        <w:t xml:space="preserve"> spent in low, moderate, or vigorous intensity </w:t>
      </w:r>
      <w:r w:rsidR="00EB4491">
        <w:rPr>
          <w:sz w:val="24"/>
          <w:szCs w:val="24"/>
        </w:rPr>
        <w:t xml:space="preserve">physical </w:t>
      </w:r>
      <w:r w:rsidR="009640FD">
        <w:rPr>
          <w:sz w:val="24"/>
          <w:szCs w:val="24"/>
        </w:rPr>
        <w:t>activity</w:t>
      </w:r>
      <w:r w:rsidR="000C5A63">
        <w:rPr>
          <w:sz w:val="24"/>
          <w:szCs w:val="24"/>
        </w:rPr>
        <w:t xml:space="preserve"> in a day – noting that a functional decline may paradoxically increase time spent in activity if a patient then needs longer to travel to a necessary location but at slower speed</w:t>
      </w:r>
    </w:p>
    <w:p w14:paraId="0E4267A2" w14:textId="6C4BC7B4" w:rsidR="000F5936" w:rsidRDefault="000F5936" w:rsidP="009640FD">
      <w:pPr>
        <w:pStyle w:val="ListParagraph"/>
        <w:numPr>
          <w:ilvl w:val="0"/>
          <w:numId w:val="4"/>
        </w:numPr>
        <w:rPr>
          <w:sz w:val="24"/>
          <w:szCs w:val="24"/>
        </w:rPr>
      </w:pPr>
      <w:r>
        <w:rPr>
          <w:sz w:val="24"/>
          <w:szCs w:val="24"/>
        </w:rPr>
        <w:t>Mean walking speed</w:t>
      </w:r>
    </w:p>
    <w:p w14:paraId="09AC3586" w14:textId="4699269A" w:rsidR="009640FD" w:rsidRDefault="000F5936" w:rsidP="009640FD">
      <w:pPr>
        <w:pStyle w:val="ListParagraph"/>
        <w:numPr>
          <w:ilvl w:val="0"/>
          <w:numId w:val="4"/>
        </w:numPr>
        <w:rPr>
          <w:sz w:val="24"/>
          <w:szCs w:val="24"/>
        </w:rPr>
      </w:pPr>
      <w:r>
        <w:rPr>
          <w:sz w:val="24"/>
          <w:szCs w:val="24"/>
        </w:rPr>
        <w:t>Maximal walking speed</w:t>
      </w:r>
    </w:p>
    <w:p w14:paraId="7C6AA993" w14:textId="0CA27746" w:rsidR="004E13F8" w:rsidRDefault="004E13F8" w:rsidP="009640FD">
      <w:pPr>
        <w:pStyle w:val="ListParagraph"/>
        <w:numPr>
          <w:ilvl w:val="0"/>
          <w:numId w:val="4"/>
        </w:numPr>
        <w:rPr>
          <w:sz w:val="24"/>
          <w:szCs w:val="24"/>
        </w:rPr>
      </w:pPr>
      <w:r>
        <w:rPr>
          <w:sz w:val="24"/>
          <w:szCs w:val="24"/>
        </w:rPr>
        <w:t>Timed walking distance (home 6-minute walk test)</w:t>
      </w:r>
    </w:p>
    <w:p w14:paraId="2C5D4D1E" w14:textId="3F8FD97C" w:rsidR="009E5C72" w:rsidRDefault="00C2796F" w:rsidP="00FB3A87">
      <w:pPr>
        <w:rPr>
          <w:sz w:val="24"/>
          <w:szCs w:val="24"/>
        </w:rPr>
      </w:pPr>
      <w:r>
        <w:rPr>
          <w:sz w:val="24"/>
          <w:szCs w:val="24"/>
          <w:u w:val="single"/>
        </w:rPr>
        <w:t>Data References</w:t>
      </w:r>
      <w:r>
        <w:rPr>
          <w:sz w:val="24"/>
          <w:szCs w:val="24"/>
        </w:rPr>
        <w:t>:</w:t>
      </w:r>
    </w:p>
    <w:p w14:paraId="7E0352EE" w14:textId="52B79D7D" w:rsidR="00E0088C" w:rsidRDefault="00C2796F" w:rsidP="00ED702B">
      <w:pPr>
        <w:pStyle w:val="ListParagraph"/>
        <w:numPr>
          <w:ilvl w:val="0"/>
          <w:numId w:val="5"/>
        </w:numPr>
        <w:rPr>
          <w:sz w:val="24"/>
          <w:szCs w:val="24"/>
        </w:rPr>
      </w:pPr>
      <w:r w:rsidRPr="000579F6">
        <w:rPr>
          <w:sz w:val="24"/>
          <w:szCs w:val="24"/>
        </w:rPr>
        <w:t>NHANES</w:t>
      </w:r>
      <w:r w:rsidR="00D75991">
        <w:rPr>
          <w:sz w:val="24"/>
          <w:szCs w:val="24"/>
        </w:rPr>
        <w:t xml:space="preserve"> (Uniaxial device)</w:t>
      </w:r>
      <w:r w:rsidRPr="000579F6">
        <w:rPr>
          <w:sz w:val="24"/>
          <w:szCs w:val="24"/>
        </w:rPr>
        <w:t>: Male 50</w:t>
      </w:r>
      <w:r w:rsidRPr="000579F6">
        <w:rPr>
          <w:sz w:val="24"/>
          <w:szCs w:val="24"/>
          <w:vertAlign w:val="superscript"/>
        </w:rPr>
        <w:t>th</w:t>
      </w:r>
      <w:r w:rsidRPr="000579F6">
        <w:rPr>
          <w:sz w:val="24"/>
          <w:szCs w:val="24"/>
        </w:rPr>
        <w:t xml:space="preserve"> percentile daily</w:t>
      </w:r>
      <w:r w:rsidR="000579F6" w:rsidRPr="000579F6">
        <w:rPr>
          <w:sz w:val="24"/>
          <w:szCs w:val="24"/>
        </w:rPr>
        <w:t xml:space="preserve"> total</w:t>
      </w:r>
      <w:r w:rsidRPr="000579F6">
        <w:rPr>
          <w:sz w:val="24"/>
          <w:szCs w:val="24"/>
        </w:rPr>
        <w:t xml:space="preserve"> activity counts 288</w:t>
      </w:r>
      <w:r w:rsidR="000579F6" w:rsidRPr="000579F6">
        <w:rPr>
          <w:sz w:val="24"/>
          <w:szCs w:val="24"/>
        </w:rPr>
        <w:t>,</w:t>
      </w:r>
      <w:r w:rsidRPr="000579F6">
        <w:rPr>
          <w:sz w:val="24"/>
          <w:szCs w:val="24"/>
        </w:rPr>
        <w:t xml:space="preserve">140 </w:t>
      </w:r>
      <w:r w:rsidR="000579F6" w:rsidRPr="000579F6">
        <w:rPr>
          <w:sz w:val="24"/>
          <w:szCs w:val="24"/>
        </w:rPr>
        <w:t xml:space="preserve">per </w:t>
      </w:r>
      <w:r w:rsidRPr="000579F6">
        <w:rPr>
          <w:sz w:val="24"/>
          <w:szCs w:val="24"/>
        </w:rPr>
        <w:t>day, with 357 and 22 minutes</w:t>
      </w:r>
      <w:r w:rsidR="000579F6" w:rsidRPr="000579F6">
        <w:rPr>
          <w:sz w:val="24"/>
          <w:szCs w:val="24"/>
        </w:rPr>
        <w:t xml:space="preserve"> per </w:t>
      </w:r>
      <w:r w:rsidRPr="000579F6">
        <w:rPr>
          <w:sz w:val="24"/>
          <w:szCs w:val="24"/>
        </w:rPr>
        <w:t xml:space="preserve">day spent in </w:t>
      </w:r>
      <w:r w:rsidR="000579F6" w:rsidRPr="000579F6">
        <w:rPr>
          <w:sz w:val="24"/>
          <w:szCs w:val="24"/>
        </w:rPr>
        <w:t>light</w:t>
      </w:r>
      <w:r w:rsidRPr="000579F6">
        <w:rPr>
          <w:sz w:val="24"/>
          <w:szCs w:val="24"/>
        </w:rPr>
        <w:t xml:space="preserve"> and </w:t>
      </w:r>
      <w:r w:rsidR="000579F6" w:rsidRPr="000579F6">
        <w:rPr>
          <w:sz w:val="24"/>
          <w:szCs w:val="24"/>
        </w:rPr>
        <w:t>moderate to vigorous physical activity</w:t>
      </w:r>
      <w:r w:rsidRPr="000579F6">
        <w:rPr>
          <w:sz w:val="24"/>
          <w:szCs w:val="24"/>
        </w:rPr>
        <w:t xml:space="preserve">, respectively. The median </w:t>
      </w:r>
      <w:r w:rsidR="000579F6" w:rsidRPr="000579F6">
        <w:rPr>
          <w:sz w:val="24"/>
          <w:szCs w:val="24"/>
        </w:rPr>
        <w:t xml:space="preserve">total activity counts </w:t>
      </w:r>
      <w:r w:rsidRPr="000579F6">
        <w:rPr>
          <w:sz w:val="24"/>
          <w:szCs w:val="24"/>
        </w:rPr>
        <w:t>for females was 235</w:t>
      </w:r>
      <w:r w:rsidR="000579F6" w:rsidRPr="000579F6">
        <w:rPr>
          <w:sz w:val="24"/>
          <w:szCs w:val="24"/>
        </w:rPr>
        <w:t>,</w:t>
      </w:r>
      <w:r w:rsidRPr="000579F6">
        <w:rPr>
          <w:sz w:val="24"/>
          <w:szCs w:val="24"/>
        </w:rPr>
        <w:t xml:space="preserve">741 </w:t>
      </w:r>
      <w:r w:rsidR="000579F6" w:rsidRPr="000579F6">
        <w:rPr>
          <w:sz w:val="24"/>
          <w:szCs w:val="24"/>
        </w:rPr>
        <w:t xml:space="preserve">per </w:t>
      </w:r>
      <w:r w:rsidRPr="000579F6">
        <w:rPr>
          <w:sz w:val="24"/>
          <w:szCs w:val="24"/>
        </w:rPr>
        <w:t>day, with 349 and 12 minutes</w:t>
      </w:r>
      <w:r w:rsidR="000579F6" w:rsidRPr="000579F6">
        <w:rPr>
          <w:sz w:val="24"/>
          <w:szCs w:val="24"/>
        </w:rPr>
        <w:t xml:space="preserve"> per </w:t>
      </w:r>
      <w:r w:rsidRPr="000579F6">
        <w:rPr>
          <w:sz w:val="24"/>
          <w:szCs w:val="24"/>
        </w:rPr>
        <w:t xml:space="preserve">day spent in </w:t>
      </w:r>
      <w:r w:rsidR="000579F6">
        <w:rPr>
          <w:sz w:val="24"/>
          <w:szCs w:val="24"/>
        </w:rPr>
        <w:t>light</w:t>
      </w:r>
      <w:r w:rsidR="000579F6" w:rsidRPr="00C2796F">
        <w:rPr>
          <w:sz w:val="24"/>
          <w:szCs w:val="24"/>
        </w:rPr>
        <w:t xml:space="preserve"> and </w:t>
      </w:r>
      <w:r w:rsidR="000579F6">
        <w:rPr>
          <w:sz w:val="24"/>
          <w:szCs w:val="24"/>
        </w:rPr>
        <w:t>moderate to vigorous physical activity</w:t>
      </w:r>
      <w:r w:rsidR="000579F6" w:rsidRPr="00C2796F">
        <w:rPr>
          <w:sz w:val="24"/>
          <w:szCs w:val="24"/>
        </w:rPr>
        <w:t>, respectively.</w:t>
      </w:r>
      <w:r w:rsidR="000579F6">
        <w:rPr>
          <w:sz w:val="24"/>
          <w:szCs w:val="24"/>
        </w:rPr>
        <w:fldChar w:fldCharType="begin"/>
      </w:r>
      <w:r w:rsidR="00EB2255">
        <w:rPr>
          <w:sz w:val="24"/>
          <w:szCs w:val="24"/>
        </w:rPr>
        <w:instrText xml:space="preserve"> ADDIN EN.CITE &lt;EndNote&gt;&lt;Cite&gt;&lt;Author&gt;Wolff-Hughes&lt;/Author&gt;&lt;Year&gt;2015&lt;/Year&gt;&lt;RecNum&gt;10&lt;/RecNum&gt;&lt;DisplayText&gt;&lt;style face="superscript"&gt;11&lt;/style&gt;&lt;/DisplayText&gt;&lt;record&gt;&lt;rec-number&gt;10&lt;/rec-number&gt;&lt;foreign-keys&gt;&lt;key app="EN" db-id="sffdpsfx8tef5qezrd4vrp5ce0x5zaraep9z" timestamp="1561001834"&gt;10&lt;/key&gt;&lt;/foreign-keys&gt;&lt;ref-type name="Journal Article"&gt;17&lt;/ref-type&gt;&lt;contributors&gt;&lt;authors&gt;&lt;author&gt;Wolff-Hughes, D. L.&lt;/author&gt;&lt;author&gt;Fitzhugh, E. C.&lt;/author&gt;&lt;author&gt;Bassett, D. R.&lt;/author&gt;&lt;author&gt;Churilla, J. R.&lt;/author&gt;&lt;/authors&gt;&lt;/contributors&gt;&lt;auth-address&gt;Dept of Kinesiology, Recreation, and Sports Studies, The University of Tennessee, Knoxville, TN.&lt;/auth-address&gt;&lt;titles&gt;&lt;title&gt;Waist-Worn Actigraphy: Population-Referenced Percentiles for Total Activity Counts in U.S. Adults&lt;/title&gt;&lt;secondary-title&gt;J Phys Act Health&lt;/secondary-title&gt;&lt;/titles&gt;&lt;periodical&gt;&lt;full-title&gt;J Phys Act Health&lt;/full-title&gt;&lt;/periodical&gt;&lt;pages&gt;447-53&lt;/pages&gt;&lt;volume&gt;12&lt;/volume&gt;&lt;number&gt;4&lt;/number&gt;&lt;edition&gt;2014/06/07&lt;/edition&gt;&lt;keywords&gt;&lt;keyword&gt;Accelerometry/instrumentation/*standards&lt;/keyword&gt;&lt;keyword&gt;*Actigraphy/methods&lt;/keyword&gt;&lt;keyword&gt;Adult&lt;/keyword&gt;&lt;keyword&gt;*Energy Metabolism&lt;/keyword&gt;&lt;keyword&gt;Exercise/*physiology&lt;/keyword&gt;&lt;keyword&gt;Female&lt;/keyword&gt;&lt;keyword&gt;Humans&lt;/keyword&gt;&lt;keyword&gt;Male&lt;/keyword&gt;&lt;keyword&gt;Middle Aged&lt;/keyword&gt;&lt;keyword&gt;Motor Activity/*physiology&lt;/keyword&gt;&lt;keyword&gt;Nutrition Surveys&lt;/keyword&gt;&lt;keyword&gt;United States&lt;/keyword&gt;&lt;keyword&gt;Young Adult&lt;/keyword&gt;&lt;/keywords&gt;&lt;dates&gt;&lt;year&gt;2015&lt;/year&gt;&lt;pub-dates&gt;&lt;date&gt;Apr&lt;/date&gt;&lt;/pub-dates&gt;&lt;/dates&gt;&lt;isbn&gt;1543-5474 (Electronic)&amp;#xD;1543-3080 (Linking)&lt;/isbn&gt;&lt;accession-num&gt;24905055&lt;/accession-num&gt;&lt;urls&gt;&lt;related-urls&gt;&lt;url&gt;https://www.ncbi.nlm.nih.gov/pubmed/24905055&lt;/url&gt;&lt;/related-urls&gt;&lt;/urls&gt;&lt;electronic-resource-num&gt;10.1123/jpah.2013-0464&lt;/electronic-resource-num&gt;&lt;/record&gt;&lt;/Cite&gt;&lt;/EndNote&gt;</w:instrText>
      </w:r>
      <w:r w:rsidR="000579F6">
        <w:rPr>
          <w:sz w:val="24"/>
          <w:szCs w:val="24"/>
        </w:rPr>
        <w:fldChar w:fldCharType="separate"/>
      </w:r>
      <w:r w:rsidR="00EB2255" w:rsidRPr="00EB2255">
        <w:rPr>
          <w:noProof/>
          <w:sz w:val="24"/>
          <w:szCs w:val="24"/>
          <w:vertAlign w:val="superscript"/>
        </w:rPr>
        <w:t>11</w:t>
      </w:r>
      <w:r w:rsidR="000579F6">
        <w:rPr>
          <w:sz w:val="24"/>
          <w:szCs w:val="24"/>
        </w:rPr>
        <w:fldChar w:fldCharType="end"/>
      </w:r>
      <w:r w:rsidR="00F63541">
        <w:rPr>
          <w:sz w:val="24"/>
          <w:szCs w:val="24"/>
        </w:rPr>
        <w:t xml:space="preserve"> These decline with increasing age.</w:t>
      </w:r>
      <w:r w:rsidR="00F63541">
        <w:rPr>
          <w:sz w:val="24"/>
          <w:szCs w:val="24"/>
        </w:rPr>
        <w:fldChar w:fldCharType="begin"/>
      </w:r>
      <w:r w:rsidR="00EB2255">
        <w:rPr>
          <w:sz w:val="24"/>
          <w:szCs w:val="24"/>
        </w:rPr>
        <w:instrText xml:space="preserve"> ADDIN EN.CITE &lt;EndNote&gt;&lt;Cite&gt;&lt;Author&gt;Wolff-Hughes&lt;/Author&gt;&lt;Year&gt;2014&lt;/Year&gt;&lt;RecNum&gt;9&lt;/RecNum&gt;&lt;DisplayText&gt;&lt;style face="superscript"&gt;12&lt;/style&gt;&lt;/DisplayText&gt;&lt;record&gt;&lt;rec-number&gt;9&lt;/rec-number&gt;&lt;foreign-keys&gt;&lt;key app="EN" db-id="sffdpsfx8tef5qezrd4vrp5ce0x5zaraep9z" timestamp="1561001834"&gt;9&lt;/key&gt;&lt;/foreign-keys&gt;&lt;ref-type name="Journal Article"&gt;17&lt;/ref-type&gt;&lt;contributors&gt;&lt;authors&gt;&lt;author&gt;Wolff-Hughes, D. L.&lt;/author&gt;&lt;author&gt;Bassett, D. R.&lt;/author&gt;&lt;author&gt;Fitzhugh, E. C.&lt;/author&gt;&lt;/authors&gt;&lt;/contributors&gt;&lt;auth-address&gt;Dept. of Kinesiology, Recreation &amp;amp; Sports Studies, The University of Tennessee, Knoxville, Tennessee, United States of America.&lt;/auth-address&gt;&lt;titles&gt;&lt;title&gt;Population-referenced percentiles for waist-worn accelerometer-derived total activity counts in U.S. youth: 2003 - 2006 NHANES&lt;/title&gt;&lt;secondary-title&gt;PLoS One&lt;/secondary-title&gt;&lt;/titles&gt;&lt;periodical&gt;&lt;full-title&gt;PLoS One&lt;/full-title&gt;&lt;/periodical&gt;&lt;pages&gt;e115915&lt;/pages&gt;&lt;volume&gt;9&lt;/volume&gt;&lt;number&gt;12&lt;/number&gt;&lt;edition&gt;2014/12/23&lt;/edition&gt;&lt;keywords&gt;&lt;keyword&gt;Accelerometry/instrumentation/*standards&lt;/keyword&gt;&lt;keyword&gt;Adolescent&lt;/keyword&gt;&lt;keyword&gt;Child&lt;/keyword&gt;&lt;keyword&gt;*Energy Metabolism&lt;/keyword&gt;&lt;keyword&gt;Exercise/*physiology&lt;/keyword&gt;&lt;keyword&gt;Female&lt;/keyword&gt;&lt;keyword&gt;Humans&lt;/keyword&gt;&lt;keyword&gt;Male&lt;/keyword&gt;&lt;keyword&gt;Motor Activity/*physiology&lt;/keyword&gt;&lt;keyword&gt;Nutrition Surveys&lt;/keyword&gt;&lt;keyword&gt;Time Factors&lt;/keyword&gt;&lt;keyword&gt;United States&lt;/keyword&gt;&lt;/keywords&gt;&lt;dates&gt;&lt;year&gt;2014&lt;/year&gt;&lt;/dates&gt;&lt;isbn&gt;1932-6203 (Electronic)&amp;#xD;1932-6203 (Linking)&lt;/isbn&gt;&lt;accession-num&gt;25531290&lt;/accession-num&gt;&lt;urls&gt;&lt;related-urls&gt;&lt;url&gt;https://www.ncbi.nlm.nih.gov/pubmed/25531290&lt;/url&gt;&lt;/related-urls&gt;&lt;/urls&gt;&lt;custom2&gt;PMC4274159&lt;/custom2&gt;&lt;electronic-resource-num&gt;10.1371/journal.pone.0115915&lt;/electronic-resource-num&gt;&lt;/record&gt;&lt;/Cite&gt;&lt;/EndNote&gt;</w:instrText>
      </w:r>
      <w:r w:rsidR="00F63541">
        <w:rPr>
          <w:sz w:val="24"/>
          <w:szCs w:val="24"/>
        </w:rPr>
        <w:fldChar w:fldCharType="separate"/>
      </w:r>
      <w:r w:rsidR="00EB2255" w:rsidRPr="00EB2255">
        <w:rPr>
          <w:noProof/>
          <w:sz w:val="24"/>
          <w:szCs w:val="24"/>
          <w:vertAlign w:val="superscript"/>
        </w:rPr>
        <w:t>12</w:t>
      </w:r>
      <w:r w:rsidR="00F63541">
        <w:rPr>
          <w:sz w:val="24"/>
          <w:szCs w:val="24"/>
        </w:rPr>
        <w:fldChar w:fldCharType="end"/>
      </w:r>
    </w:p>
    <w:p w14:paraId="6921AAFC" w14:textId="2E1359F0" w:rsidR="00ED702B" w:rsidRDefault="00ED702B" w:rsidP="00ED702B">
      <w:pPr>
        <w:pStyle w:val="ListParagraph"/>
        <w:numPr>
          <w:ilvl w:val="0"/>
          <w:numId w:val="5"/>
        </w:numPr>
        <w:rPr>
          <w:sz w:val="24"/>
          <w:szCs w:val="24"/>
        </w:rPr>
      </w:pPr>
      <w:r>
        <w:rPr>
          <w:sz w:val="24"/>
          <w:szCs w:val="24"/>
        </w:rPr>
        <w:t xml:space="preserve">Meta-analysis of 17 actigraphy studies for patients with heart failure (1 clinical trial) reported </w:t>
      </w:r>
      <w:r w:rsidR="007B50CD">
        <w:rPr>
          <w:sz w:val="24"/>
          <w:szCs w:val="24"/>
        </w:rPr>
        <w:t>variable</w:t>
      </w:r>
      <w:r w:rsidR="00564C5B">
        <w:rPr>
          <w:sz w:val="24"/>
          <w:szCs w:val="24"/>
        </w:rPr>
        <w:t xml:space="preserve"> but</w:t>
      </w:r>
      <w:r>
        <w:rPr>
          <w:sz w:val="24"/>
          <w:szCs w:val="24"/>
        </w:rPr>
        <w:t xml:space="preserve"> inverse relationship</w:t>
      </w:r>
      <w:r w:rsidR="00564C5B">
        <w:rPr>
          <w:sz w:val="24"/>
          <w:szCs w:val="24"/>
        </w:rPr>
        <w:t>s</w:t>
      </w:r>
      <w:r>
        <w:rPr>
          <w:sz w:val="24"/>
          <w:szCs w:val="24"/>
        </w:rPr>
        <w:t xml:space="preserve"> of increased activity with </w:t>
      </w:r>
      <w:r w:rsidR="00564C5B">
        <w:rPr>
          <w:sz w:val="24"/>
          <w:szCs w:val="24"/>
        </w:rPr>
        <w:t xml:space="preserve">decreased </w:t>
      </w:r>
      <w:r>
        <w:rPr>
          <w:sz w:val="24"/>
          <w:szCs w:val="24"/>
        </w:rPr>
        <w:t xml:space="preserve">morbidity and mortality, though </w:t>
      </w:r>
      <w:r w:rsidR="00564C5B">
        <w:rPr>
          <w:sz w:val="24"/>
          <w:szCs w:val="24"/>
        </w:rPr>
        <w:t xml:space="preserve">activity was </w:t>
      </w:r>
      <w:r w:rsidR="007A1B5B">
        <w:rPr>
          <w:sz w:val="24"/>
          <w:szCs w:val="24"/>
        </w:rPr>
        <w:t>only weakly</w:t>
      </w:r>
      <w:r>
        <w:rPr>
          <w:sz w:val="24"/>
          <w:szCs w:val="24"/>
        </w:rPr>
        <w:t xml:space="preserve"> associat</w:t>
      </w:r>
      <w:r w:rsidR="007A1B5B">
        <w:rPr>
          <w:sz w:val="24"/>
          <w:szCs w:val="24"/>
        </w:rPr>
        <w:t>ed</w:t>
      </w:r>
      <w:r>
        <w:rPr>
          <w:sz w:val="24"/>
          <w:szCs w:val="24"/>
        </w:rPr>
        <w:t xml:space="preserve"> with health-related quality of life scores.</w:t>
      </w:r>
      <w:r>
        <w:rPr>
          <w:sz w:val="24"/>
          <w:szCs w:val="24"/>
        </w:rPr>
        <w:fldChar w:fldCharType="begin">
          <w:fldData xml:space="preserve">PEVuZE5vdGU+PENpdGU+PEF1dGhvcj5UYW48L0F1dGhvcj48WWVhcj4yMDE5PC9ZZWFyPjxSZWNO
dW0+MTM8L1JlY051bT48RGlzcGxheVRleHQ+PHN0eWxlIGZhY2U9InN1cGVyc2NyaXB0Ij4xMzwv
c3R5bGU+PC9EaXNwbGF5VGV4dD48cmVjb3JkPjxyZWMtbnVtYmVyPjEzPC9yZWMtbnVtYmVyPjxm
b3JlaWduLWtleXM+PGtleSBhcHA9IkVOIiBkYi1pZD0ic2ZmZHBzZng4dGVmNXFlenJkNHZycDVj
ZTB4NXphcmFlcDl6IiB0aW1lc3RhbXA9IjE1NjEwMDQzOTgiPjEzPC9rZXk+PC9mb3JlaWduLWtl
eXM+PHJlZi10eXBlIG5hbWU9IkpvdXJuYWwgQXJ0aWNsZSI+MTc8L3JlZi10eXBlPjxjb250cmli
dXRvcnM+PGF1dGhvcnM+PGF1dGhvcj5UYW4sIE0uIEsuIEguPC9hdXRob3I+PGF1dGhvcj5Xb25n
LCBKLiBLLiBMLjwvYXV0aG9yPjxhdXRob3I+QmFrcmFuaWEsIEsuPC9hdXRob3I+PGF1dGhvcj5B
YmR1bGxhaGksIFkuPC9hdXRob3I+PGF1dGhvcj5IYXJsaW5nLCBMLjwvYXV0aG9yPjxhdXRob3I+
Q2FzdWxhLCBSLjwvYXV0aG9yPjxhdXRob3I+Um93bGFuZHMsIEEuIFYuPC9hdXRob3I+PGF1dGhv
cj5BdGhhbmFzaW91LCBULjwvYXV0aG9yPjxhdXRob3I+SmFycmFsLCBPLiBBLjwvYXV0aG9yPjwv
YXV0aG9ycz48L2NvbnRyaWJ1dG9ycz48YXV0aC1hZGRyZXNzPkRlcGFydG1lbnQgb2YgU3VyZ2Vy
eSBhbmQgQ2FuY2VyLCBJbXBlcmlhbCBDb2xsZWdlIExvbmRvbiwgTG9uZG9uLCBVSy4mI3hEO0Rp
YWJldGVzIFJlc2VhcmNoIENlbnRyZSwgVW5pdmVyc2l0eSBvZiBMZWNlaXN0ZXIsIExlaWNlc3Rl
ciBHZW5lcmFsIEhvc3BpdGFsLCBHd2VuZG9sZW4gUm9hZCwgTGVpY2VzdGVyLCBVSy4mI3hEO05J
SFIgTGVpY2VzdGVyIEJpb21lZGljYWwgUmVzZWFyY2ggQ2VudHJlLCBHd2VuZG9sZW4gUm9hZCwg
TGVpY2VzdGVyLCBVSy4mI3hEO0RpdmlzaW9uIG9mIEhlYWx0aCBTY2llbmNlcywgQWxsaWFuY2Ug
Zm9yIFJlc2VhcmNoIGluIEV4ZXJjaXNlLCBOdXRyaXRpb24gYW5kIEFjdGl2aXR5IChBUkVOQSks
IFNhbnNvbSBJbnN0aXR1dGUgZm9yIEhlYWx0aCBSZXNlYXJjaCwgVW5pdmVyc2l0eSBvZiBTb3V0
aCBBdXN0cmFsaWEsIENpdHkgRWFzdCBDYW1wdXMsIEFkZWxhaWRlIFNBLCBBdXN0cmFsaWEuPC9h
dXRoLWFkZHJlc3M+PHRpdGxlcz48dGl0bGU+Q2FuIGFjdGl2aXR5IG1vbml0b3JzIHByZWRpY3Qg
b3V0Y29tZXMgaW4gcGF0aWVudHMgd2l0aCBoZWFydCBmYWlsdXJlPyBBIHN5c3RlbWF0aWMgcmV2
aWV3PC90aXRsZT48c2Vjb25kYXJ5LXRpdGxlPkV1ciBIZWFydCBKIFF1YWwgQ2FyZSBDbGluIE91
dGNvbWVzPC9zZWNvbmRhcnktdGl0bGU+PC90aXRsZXM+PHBlcmlvZGljYWw+PGZ1bGwtdGl0bGU+
RXVyIEhlYXJ0IEogUXVhbCBDYXJlIENsaW4gT3V0Y29tZXM8L2Z1bGwtdGl0bGU+PC9wZXJpb2Rp
Y2FsPjxwYWdlcz4xMS0yMTwvcGFnZXM+PHZvbHVtZT41PC92b2x1bWU+PG51bWJlcj4xPC9udW1i
ZXI+PGVkaXRpb24+MjAxOC8wOS8xNTwvZWRpdGlvbj48a2V5d29yZHM+PGtleXdvcmQ+QWN0aWdy
YXBoeS8qaW5zdHJ1bWVudGF0aW9uPC9rZXl3b3JkPjxrZXl3b3JkPkNvZ25pdGlvbjwva2V5d29y
ZD48a2V5d29yZD4qRXhlcmNpc2U8L2tleXdvcmQ+PGtleXdvcmQ+SGVhcnQgRmFpbHVyZS9jb21w
bGljYXRpb25zL21ldGFib2xpc20vKm1vcnRhbGl0eS9wc3ljaG9sb2d5PC9rZXl3b3JkPjxrZXl3
b3JkPkh1bWFuczwva2V5d29yZD48a2V5d29yZD5NZXRhYm9saWMgRXF1aXZhbGVudDwva2V5d29y
ZD48a2V5d29yZD5Qcm9nbm9zaXM8L2tleXdvcmQ+PGtleXdvcmQ+UXVhbGl0eSBvZiBMaWZlPC9r
ZXl3b3JkPjxrZXl3b3JkPlJpc2sgQXNzZXNzbWVudDwva2V5d29yZD48a2V5d29yZD5XYWxraW5n
PC9rZXl3b3JkPjxrZXl3b3JkPldlYXJhYmxlIEVsZWN0cm9uaWMgRGV2aWNlczwva2V5d29yZD48
L2tleXdvcmRzPjxkYXRlcz48eWVhcj4yMDE5PC95ZWFyPjxwdWItZGF0ZXM+PGRhdGU+SmFuIDE8
L2RhdGU+PC9wdWItZGF0ZXM+PC9kYXRlcz48aXNibj4yMDU4LTE3NDIgKEVsZWN0cm9uaWMpJiN4
RDsyMDU4LTE3NDIgKExpbmtpbmcpPC9pc2JuPjxhY2Nlc3Npb24tbnVtPjMwMjE1NzA2PC9hY2Nl
c3Npb24tbnVtPjx1cmxzPjxyZWxhdGVkLXVybHM+PHVybD5odHRwczovL3d3dy5uY2JpLm5sbS5u
aWguZ292L3B1Ym1lZC8zMDIxNTcwNjwvdXJsPjwvcmVsYXRlZC11cmxzPjwvdXJscz48ZWxlY3Ry
b25pYy1yZXNvdXJjZS1udW0+MTAuMTA5My9laGpxY2NvL3FjeTAzODwvZWxlY3Ryb25pYy1yZXNv
dXJjZS1udW0+PC9yZWNvcmQ+PC9DaXRlPjwvRW5kTm90ZT4A
</w:fldData>
        </w:fldChar>
      </w:r>
      <w:r>
        <w:rPr>
          <w:sz w:val="24"/>
          <w:szCs w:val="24"/>
        </w:rPr>
        <w:instrText xml:space="preserve"> ADDIN EN.CITE </w:instrText>
      </w:r>
      <w:r>
        <w:rPr>
          <w:sz w:val="24"/>
          <w:szCs w:val="24"/>
        </w:rPr>
        <w:fldChar w:fldCharType="begin">
          <w:fldData xml:space="preserve">PEVuZE5vdGU+PENpdGU+PEF1dGhvcj5UYW48L0F1dGhvcj48WWVhcj4yMDE5PC9ZZWFyPjxSZWNO
dW0+MTM8L1JlY051bT48RGlzcGxheVRleHQ+PHN0eWxlIGZhY2U9InN1cGVyc2NyaXB0Ij4xMzwv
c3R5bGU+PC9EaXNwbGF5VGV4dD48cmVjb3JkPjxyZWMtbnVtYmVyPjEzPC9yZWMtbnVtYmVyPjxm
b3JlaWduLWtleXM+PGtleSBhcHA9IkVOIiBkYi1pZD0ic2ZmZHBzZng4dGVmNXFlenJkNHZycDVj
ZTB4NXphcmFlcDl6IiB0aW1lc3RhbXA9IjE1NjEwMDQzOTgiPjEzPC9rZXk+PC9mb3JlaWduLWtl
eXM+PHJlZi10eXBlIG5hbWU9IkpvdXJuYWwgQXJ0aWNsZSI+MTc8L3JlZi10eXBlPjxjb250cmli
dXRvcnM+PGF1dGhvcnM+PGF1dGhvcj5UYW4sIE0uIEsuIEguPC9hdXRob3I+PGF1dGhvcj5Xb25n
LCBKLiBLLiBMLjwvYXV0aG9yPjxhdXRob3I+QmFrcmFuaWEsIEsuPC9hdXRob3I+PGF1dGhvcj5B
YmR1bGxhaGksIFkuPC9hdXRob3I+PGF1dGhvcj5IYXJsaW5nLCBMLjwvYXV0aG9yPjxhdXRob3I+
Q2FzdWxhLCBSLjwvYXV0aG9yPjxhdXRob3I+Um93bGFuZHMsIEEuIFYuPC9hdXRob3I+PGF1dGhv
cj5BdGhhbmFzaW91LCBULjwvYXV0aG9yPjxhdXRob3I+SmFycmFsLCBPLiBBLjwvYXV0aG9yPjwv
YXV0aG9ycz48L2NvbnRyaWJ1dG9ycz48YXV0aC1hZGRyZXNzPkRlcGFydG1lbnQgb2YgU3VyZ2Vy
eSBhbmQgQ2FuY2VyLCBJbXBlcmlhbCBDb2xsZWdlIExvbmRvbiwgTG9uZG9uLCBVSy4mI3hEO0Rp
YWJldGVzIFJlc2VhcmNoIENlbnRyZSwgVW5pdmVyc2l0eSBvZiBMZWNlaXN0ZXIsIExlaWNlc3Rl
ciBHZW5lcmFsIEhvc3BpdGFsLCBHd2VuZG9sZW4gUm9hZCwgTGVpY2VzdGVyLCBVSy4mI3hEO05J
SFIgTGVpY2VzdGVyIEJpb21lZGljYWwgUmVzZWFyY2ggQ2VudHJlLCBHd2VuZG9sZW4gUm9hZCwg
TGVpY2VzdGVyLCBVSy4mI3hEO0RpdmlzaW9uIG9mIEhlYWx0aCBTY2llbmNlcywgQWxsaWFuY2Ug
Zm9yIFJlc2VhcmNoIGluIEV4ZXJjaXNlLCBOdXRyaXRpb24gYW5kIEFjdGl2aXR5IChBUkVOQSks
IFNhbnNvbSBJbnN0aXR1dGUgZm9yIEhlYWx0aCBSZXNlYXJjaCwgVW5pdmVyc2l0eSBvZiBTb3V0
aCBBdXN0cmFsaWEsIENpdHkgRWFzdCBDYW1wdXMsIEFkZWxhaWRlIFNBLCBBdXN0cmFsaWEuPC9h
dXRoLWFkZHJlc3M+PHRpdGxlcz48dGl0bGU+Q2FuIGFjdGl2aXR5IG1vbml0b3JzIHByZWRpY3Qg
b3V0Y29tZXMgaW4gcGF0aWVudHMgd2l0aCBoZWFydCBmYWlsdXJlPyBBIHN5c3RlbWF0aWMgcmV2
aWV3PC90aXRsZT48c2Vjb25kYXJ5LXRpdGxlPkV1ciBIZWFydCBKIFF1YWwgQ2FyZSBDbGluIE91
dGNvbWVzPC9zZWNvbmRhcnktdGl0bGU+PC90aXRsZXM+PHBlcmlvZGljYWw+PGZ1bGwtdGl0bGU+
RXVyIEhlYXJ0IEogUXVhbCBDYXJlIENsaW4gT3V0Y29tZXM8L2Z1bGwtdGl0bGU+PC9wZXJpb2Rp
Y2FsPjxwYWdlcz4xMS0yMTwvcGFnZXM+PHZvbHVtZT41PC92b2x1bWU+PG51bWJlcj4xPC9udW1i
ZXI+PGVkaXRpb24+MjAxOC8wOS8xNTwvZWRpdGlvbj48a2V5d29yZHM+PGtleXdvcmQ+QWN0aWdy
YXBoeS8qaW5zdHJ1bWVudGF0aW9uPC9rZXl3b3JkPjxrZXl3b3JkPkNvZ25pdGlvbjwva2V5d29y
ZD48a2V5d29yZD4qRXhlcmNpc2U8L2tleXdvcmQ+PGtleXdvcmQ+SGVhcnQgRmFpbHVyZS9jb21w
bGljYXRpb25zL21ldGFib2xpc20vKm1vcnRhbGl0eS9wc3ljaG9sb2d5PC9rZXl3b3JkPjxrZXl3
b3JkPkh1bWFuczwva2V5d29yZD48a2V5d29yZD5NZXRhYm9saWMgRXF1aXZhbGVudDwva2V5d29y
ZD48a2V5d29yZD5Qcm9nbm9zaXM8L2tleXdvcmQ+PGtleXdvcmQ+UXVhbGl0eSBvZiBMaWZlPC9r
ZXl3b3JkPjxrZXl3b3JkPlJpc2sgQXNzZXNzbWVudDwva2V5d29yZD48a2V5d29yZD5XYWxraW5n
PC9rZXl3b3JkPjxrZXl3b3JkPldlYXJhYmxlIEVsZWN0cm9uaWMgRGV2aWNlczwva2V5d29yZD48
L2tleXdvcmRzPjxkYXRlcz48eWVhcj4yMDE5PC95ZWFyPjxwdWItZGF0ZXM+PGRhdGU+SmFuIDE8
L2RhdGU+PC9wdWItZGF0ZXM+PC9kYXRlcz48aXNibj4yMDU4LTE3NDIgKEVsZWN0cm9uaWMpJiN4
RDsyMDU4LTE3NDIgKExpbmtpbmcpPC9pc2JuPjxhY2Nlc3Npb24tbnVtPjMwMjE1NzA2PC9hY2Nl
c3Npb24tbnVtPjx1cmxzPjxyZWxhdGVkLXVybHM+PHVybD5odHRwczovL3d3dy5uY2JpLm5sbS5u
aWguZ292L3B1Ym1lZC8zMDIxNTcwNjwvdXJsPjwvcmVsYXRlZC11cmxzPjwvdXJscz48ZWxlY3Ry
b25pYy1yZXNvdXJjZS1udW0+MTAuMTA5My9laGpxY2NvL3FjeTAzODwvZWxlY3Ryb25pYy1yZXNv
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ED702B">
        <w:rPr>
          <w:noProof/>
          <w:sz w:val="24"/>
          <w:szCs w:val="24"/>
          <w:vertAlign w:val="superscript"/>
        </w:rPr>
        <w:t>13</w:t>
      </w:r>
      <w:r>
        <w:rPr>
          <w:sz w:val="24"/>
          <w:szCs w:val="24"/>
        </w:rPr>
        <w:fldChar w:fldCharType="end"/>
      </w:r>
      <w:r>
        <w:rPr>
          <w:sz w:val="24"/>
          <w:szCs w:val="24"/>
        </w:rPr>
        <w:t xml:space="preserve"> </w:t>
      </w:r>
      <w:r w:rsidR="007B50CD">
        <w:rPr>
          <w:sz w:val="24"/>
          <w:szCs w:val="24"/>
        </w:rPr>
        <w:t>For instance, actigraphy added to the Heart Failure Survival Score increased the c-index for mortality from 0.71 to 0.74. Additionally</w:t>
      </w:r>
      <w:r>
        <w:rPr>
          <w:sz w:val="24"/>
          <w:szCs w:val="24"/>
        </w:rPr>
        <w:t xml:space="preserve">, “studies </w:t>
      </w:r>
      <w:r w:rsidRPr="00ED702B">
        <w:rPr>
          <w:sz w:val="24"/>
          <w:szCs w:val="24"/>
        </w:rPr>
        <w:t xml:space="preserve">lacked consensus regarding device choice, time points and thresholds of </w:t>
      </w:r>
      <w:r>
        <w:rPr>
          <w:sz w:val="24"/>
          <w:szCs w:val="24"/>
        </w:rPr>
        <w:t>physical activity</w:t>
      </w:r>
      <w:r w:rsidRPr="00ED702B">
        <w:rPr>
          <w:sz w:val="24"/>
          <w:szCs w:val="24"/>
        </w:rPr>
        <w:t xml:space="preserve"> measurement</w:t>
      </w:r>
      <w:r>
        <w:rPr>
          <w:sz w:val="24"/>
          <w:szCs w:val="24"/>
        </w:rPr>
        <w:t>.”</w:t>
      </w:r>
      <w:r w:rsidR="00E70687">
        <w:rPr>
          <w:sz w:val="24"/>
          <w:szCs w:val="24"/>
        </w:rPr>
        <w:t xml:space="preserve"> </w:t>
      </w:r>
      <w:r w:rsidR="000746E9">
        <w:rPr>
          <w:sz w:val="24"/>
          <w:szCs w:val="24"/>
        </w:rPr>
        <w:t>Alternatively, o</w:t>
      </w:r>
      <w:r w:rsidR="00E70687">
        <w:rPr>
          <w:sz w:val="24"/>
          <w:szCs w:val="24"/>
        </w:rPr>
        <w:t xml:space="preserve">ne study of Medtronic ICD recipients reported that </w:t>
      </w:r>
      <w:r w:rsidR="000746E9">
        <w:rPr>
          <w:sz w:val="24"/>
          <w:szCs w:val="24"/>
        </w:rPr>
        <w:t xml:space="preserve">each </w:t>
      </w:r>
      <w:r w:rsidR="00E70687">
        <w:rPr>
          <w:sz w:val="24"/>
          <w:szCs w:val="24"/>
        </w:rPr>
        <w:t xml:space="preserve">increased uniaxial accelerometry of 10 minutes per day </w:t>
      </w:r>
      <w:r w:rsidR="000746E9">
        <w:rPr>
          <w:sz w:val="24"/>
          <w:szCs w:val="24"/>
        </w:rPr>
        <w:t xml:space="preserve">in the 30 days after device implant </w:t>
      </w:r>
      <w:r w:rsidR="00E70687">
        <w:rPr>
          <w:sz w:val="24"/>
          <w:szCs w:val="24"/>
        </w:rPr>
        <w:t xml:space="preserve">was associated with </w:t>
      </w:r>
      <w:r w:rsidR="000746E9">
        <w:rPr>
          <w:sz w:val="24"/>
          <w:szCs w:val="24"/>
        </w:rPr>
        <w:t xml:space="preserve">a </w:t>
      </w:r>
      <w:r w:rsidR="00E70687">
        <w:rPr>
          <w:sz w:val="24"/>
          <w:szCs w:val="24"/>
        </w:rPr>
        <w:t>4% reduction in death or heart failure hospitalization.</w:t>
      </w:r>
      <w:r w:rsidR="00E70687">
        <w:rPr>
          <w:sz w:val="24"/>
          <w:szCs w:val="24"/>
        </w:rPr>
        <w:fldChar w:fldCharType="begin">
          <w:fldData xml:space="preserve">PEVuZE5vdGU+PENpdGU+PEF1dGhvcj5Db25yYWFkczwvQXV0aG9yPjxZZWFyPjIwMTQ8L1llYXI+
PFJlY051bT4xNDwvUmVjTnVtPjxEaXNwbGF5VGV4dD48c3R5bGUgZmFjZT0ic3VwZXJzY3JpcHQi
PjE0PC9zdHlsZT48L0Rpc3BsYXlUZXh0PjxyZWNvcmQ+PHJlYy1udW1iZXI+MTQ8L3JlYy1udW1i
ZXI+PGZvcmVpZ24ta2V5cz48a2V5IGFwcD0iRU4iIGRiLWlkPSJzZmZkcHNmeDh0ZWY1cWV6cmQ0
dnJwNWNlMHg1emFyYWVwOXoiIHRpbWVzdGFtcD0iMTU2MTAwNTE1NiI+MTQ8L2tleT48L2ZvcmVp
Z24ta2V5cz48cmVmLXR5cGUgbmFtZT0iSm91cm5hbCBBcnRpY2xlIj4xNzwvcmVmLXR5cGU+PGNv
bnRyaWJ1dG9ycz48YXV0aG9ycz48YXV0aG9yPkNvbnJhYWRzLCBWLiBNLjwvYXV0aG9yPjxhdXRo
b3I+U3BydWl0LCBNLiBBLjwvYXV0aG9yPjxhdXRob3I+QnJhdW5zY2h3ZWlnLCBGLjwvYXV0aG9y
PjxhdXRob3I+Q293aWUsIE0uIFIuPC9hdXRob3I+PGF1dGhvcj5UYXZhenppLCBMLjwvYXV0aG9y
PjxhdXRob3I+Qm9yZ2dyZWZlLCBNLjwvYXV0aG9yPjxhdXRob3I+SGlsbCwgTS4gUi48L2F1dGhv
cj48YXV0aG9yPkphY29icywgUy48L2F1dGhvcj48YXV0aG9yPkdlcnJpdHNlLCBCLjwvYXV0aG9y
PjxhdXRob3I+dmFuIFZlbGRodWlzZW4sIEQuIEouPC9hdXRob3I+PC9hdXRob3JzPjwvY29udHJp
YnV0b3JzPjxhdXRoLWFkZHJlc3M+RGVwYXJ0bWVudCBvZiBDYXJkaW9sb2d5LCBBbnR3ZXJwIFVu
aXZlcnNpdHkgSG9zcGl0YWwsIEVkZWdlbSwgQmVsZ2l1bS48L2F1dGgtYWRkcmVzcz48dGl0bGVz
Pjx0aXRsZT5QaHlzaWNhbCBhY3Rpdml0eSBtZWFzdXJlZCB3aXRoIGltcGxhbnRlZCBkZXZpY2Vz
IHByZWRpY3RzIHBhdGllbnQgb3V0Y29tZSBpbiBjaHJvbmljIGhlYXJ0IGZhaWx1cmU8L3RpdGxl
PjxzZWNvbmRhcnktdGl0bGU+Q2lyYyBIZWFydCBGYWlsPC9zZWNvbmRhcnktdGl0bGU+PC90aXRs
ZXM+PHBlcmlvZGljYWw+PGZ1bGwtdGl0bGU+Q2lyYyBIZWFydCBGYWlsPC9mdWxsLXRpdGxlPjwv
cGVyaW9kaWNhbD48cGFnZXM+Mjc5LTg3PC9wYWdlcz48dm9sdW1lPjc8L3ZvbHVtZT48bnVtYmVy
PjI8L251bWJlcj48ZWRpdGlvbj4yMDE0LzAyLzEzPC9lZGl0aW9uPjxrZXl3b3Jkcz48a2V5d29y
ZD5BZ2VkPC9rZXl3b3JkPjxrZXl3b3JkPipEZWZpYnJpbGxhdG9ycywgSW1wbGFudGFibGU8L2tl
eXdvcmQ+PGtleXdvcmQ+RmVtYWxlPC9rZXl3b3JkPjxrZXl3b3JkPkZvbGxvdy1VcCBTdHVkaWVz
PC9rZXl3b3JkPjxrZXl3b3JkPkdsb2JhbCBIZWFsdGg8L2tleXdvcmQ+PGtleXdvcmQ+SGVhcnQg
RmFpbHVyZS9tb3J0YWxpdHkvKnBoeXNpb3BhdGhvbG9neS90aGVyYXB5PC9rZXl3b3JkPjxrZXl3
b3JkPkh1bWFuczwva2V5d29yZD48a2V5d29yZD5LYXBsYW4tTWVpZXIgRXN0aW1hdGU8L2tleXdv
cmQ+PGtleXdvcmQ+TWFsZTwva2V5d29yZD48a2V5d29yZD5Nb3RvciBBY3Rpdml0eS8qcGh5c2lv
bG9neTwva2V5d29yZD48a2V5d29yZD5Qcm9nbm9zaXM8L2tleXdvcmQ+PGtleXdvcmQ+UmV0cm9z
cGVjdGl2ZSBTdHVkaWVzPC9rZXl3b3JkPjxrZXl3b3JkPlN0cm9rZSBWb2x1bWU8L2tleXdvcmQ+
PGtleXdvcmQ+U3Vydml2YWwgUmF0ZTwva2V5d29yZD48a2V5d29yZD5UaW1lIEZhY3RvcnM8L2tl
eXdvcmQ+PGtleXdvcmQ+VmVudHJpY3VsYXIgRnVuY3Rpb24sIExlZnQvKnBoeXNpb2xvZ3k8L2tl
eXdvcmQ+PGtleXdvcmQ+aGVhcnQgZmFpbHVyZTwva2V5d29yZD48a2V5d29yZD5tb3J0YWxpdHk8
L2tleXdvcmQ+PGtleXdvcmQ+cGh5c2ljYWwgYWN0aXZpdHk8L2tleXdvcmQ+PC9rZXl3b3Jkcz48
ZGF0ZXM+PHllYXI+MjAxNDwveWVhcj48cHViLWRhdGVzPjxkYXRlPk1hciAxPC9kYXRlPjwvcHVi
LWRhdGVzPjwvZGF0ZXM+PGlzYm4+MTk0MS0zMjk3IChFbGVjdHJvbmljKSYjeEQ7MTk0MS0zMjg5
IChMaW5raW5nKTwvaXNibj48YWNjZXNzaW9uLW51bT4yNDUxOTkwODwvYWNjZXNzaW9uLW51bT48
dXJscz48cmVsYXRlZC11cmxzPjx1cmw+aHR0cHM6Ly93d3cubmNiaS5ubG0ubmloLmdvdi9wdWJt
ZWQvMjQ1MTk5MDg8L3VybD48L3JlbGF0ZWQtdXJscz48L3VybHM+PGVsZWN0cm9uaWMtcmVzb3Vy
Y2UtbnVtPjEwLjExNjEvQ0lSQ0hFQVJURkFJTFVSRS4xMTMuMDAwODgzPC9lbGVjdHJvbmljLXJl
c291cmNlLW51bT48L3JlY29yZD48L0NpdGU+PC9FbmROb3RlPgB=
</w:fldData>
        </w:fldChar>
      </w:r>
      <w:r w:rsidR="00E70687">
        <w:rPr>
          <w:sz w:val="24"/>
          <w:szCs w:val="24"/>
        </w:rPr>
        <w:instrText xml:space="preserve"> ADDIN EN.CITE </w:instrText>
      </w:r>
      <w:r w:rsidR="00E70687">
        <w:rPr>
          <w:sz w:val="24"/>
          <w:szCs w:val="24"/>
        </w:rPr>
        <w:fldChar w:fldCharType="begin">
          <w:fldData xml:space="preserve">PEVuZE5vdGU+PENpdGU+PEF1dGhvcj5Db25yYWFkczwvQXV0aG9yPjxZZWFyPjIwMTQ8L1llYXI+
PFJlY051bT4xNDwvUmVjTnVtPjxEaXNwbGF5VGV4dD48c3R5bGUgZmFjZT0ic3VwZXJzY3JpcHQi
PjE0PC9zdHlsZT48L0Rpc3BsYXlUZXh0PjxyZWNvcmQ+PHJlYy1udW1iZXI+MTQ8L3JlYy1udW1i
ZXI+PGZvcmVpZ24ta2V5cz48a2V5IGFwcD0iRU4iIGRiLWlkPSJzZmZkcHNmeDh0ZWY1cWV6cmQ0
dnJwNWNlMHg1emFyYWVwOXoiIHRpbWVzdGFtcD0iMTU2MTAwNTE1NiI+MTQ8L2tleT48L2ZvcmVp
Z24ta2V5cz48cmVmLXR5cGUgbmFtZT0iSm91cm5hbCBBcnRpY2xlIj4xNzwvcmVmLXR5cGU+PGNv
bnRyaWJ1dG9ycz48YXV0aG9ycz48YXV0aG9yPkNvbnJhYWRzLCBWLiBNLjwvYXV0aG9yPjxhdXRo
b3I+U3BydWl0LCBNLiBBLjwvYXV0aG9yPjxhdXRob3I+QnJhdW5zY2h3ZWlnLCBGLjwvYXV0aG9y
PjxhdXRob3I+Q293aWUsIE0uIFIuPC9hdXRob3I+PGF1dGhvcj5UYXZhenppLCBMLjwvYXV0aG9y
PjxhdXRob3I+Qm9yZ2dyZWZlLCBNLjwvYXV0aG9yPjxhdXRob3I+SGlsbCwgTS4gUi48L2F1dGhv
cj48YXV0aG9yPkphY29icywgUy48L2F1dGhvcj48YXV0aG9yPkdlcnJpdHNlLCBCLjwvYXV0aG9y
PjxhdXRob3I+dmFuIFZlbGRodWlzZW4sIEQuIEouPC9hdXRob3I+PC9hdXRob3JzPjwvY29udHJp
YnV0b3JzPjxhdXRoLWFkZHJlc3M+RGVwYXJ0bWVudCBvZiBDYXJkaW9sb2d5LCBBbnR3ZXJwIFVu
aXZlcnNpdHkgSG9zcGl0YWwsIEVkZWdlbSwgQmVsZ2l1bS48L2F1dGgtYWRkcmVzcz48dGl0bGVz
Pjx0aXRsZT5QaHlzaWNhbCBhY3Rpdml0eSBtZWFzdXJlZCB3aXRoIGltcGxhbnRlZCBkZXZpY2Vz
IHByZWRpY3RzIHBhdGllbnQgb3V0Y29tZSBpbiBjaHJvbmljIGhlYXJ0IGZhaWx1cmU8L3RpdGxl
PjxzZWNvbmRhcnktdGl0bGU+Q2lyYyBIZWFydCBGYWlsPC9zZWNvbmRhcnktdGl0bGU+PC90aXRs
ZXM+PHBlcmlvZGljYWw+PGZ1bGwtdGl0bGU+Q2lyYyBIZWFydCBGYWlsPC9mdWxsLXRpdGxlPjwv
cGVyaW9kaWNhbD48cGFnZXM+Mjc5LTg3PC9wYWdlcz48dm9sdW1lPjc8L3ZvbHVtZT48bnVtYmVy
PjI8L251bWJlcj48ZWRpdGlvbj4yMDE0LzAyLzEzPC9lZGl0aW9uPjxrZXl3b3Jkcz48a2V5d29y
ZD5BZ2VkPC9rZXl3b3JkPjxrZXl3b3JkPipEZWZpYnJpbGxhdG9ycywgSW1wbGFudGFibGU8L2tl
eXdvcmQ+PGtleXdvcmQ+RmVtYWxlPC9rZXl3b3JkPjxrZXl3b3JkPkZvbGxvdy1VcCBTdHVkaWVz
PC9rZXl3b3JkPjxrZXl3b3JkPkdsb2JhbCBIZWFsdGg8L2tleXdvcmQ+PGtleXdvcmQ+SGVhcnQg
RmFpbHVyZS9tb3J0YWxpdHkvKnBoeXNpb3BhdGhvbG9neS90aGVyYXB5PC9rZXl3b3JkPjxrZXl3
b3JkPkh1bWFuczwva2V5d29yZD48a2V5d29yZD5LYXBsYW4tTWVpZXIgRXN0aW1hdGU8L2tleXdv
cmQ+PGtleXdvcmQ+TWFsZTwva2V5d29yZD48a2V5d29yZD5Nb3RvciBBY3Rpdml0eS8qcGh5c2lv
bG9neTwva2V5d29yZD48a2V5d29yZD5Qcm9nbm9zaXM8L2tleXdvcmQ+PGtleXdvcmQ+UmV0cm9z
cGVjdGl2ZSBTdHVkaWVzPC9rZXl3b3JkPjxrZXl3b3JkPlN0cm9rZSBWb2x1bWU8L2tleXdvcmQ+
PGtleXdvcmQ+U3Vydml2YWwgUmF0ZTwva2V5d29yZD48a2V5d29yZD5UaW1lIEZhY3RvcnM8L2tl
eXdvcmQ+PGtleXdvcmQ+VmVudHJpY3VsYXIgRnVuY3Rpb24sIExlZnQvKnBoeXNpb2xvZ3k8L2tl
eXdvcmQ+PGtleXdvcmQ+aGVhcnQgZmFpbHVyZTwva2V5d29yZD48a2V5d29yZD5tb3J0YWxpdHk8
L2tleXdvcmQ+PGtleXdvcmQ+cGh5c2ljYWwgYWN0aXZpdHk8L2tleXdvcmQ+PC9rZXl3b3Jkcz48
ZGF0ZXM+PHllYXI+MjAxNDwveWVhcj48cHViLWRhdGVzPjxkYXRlPk1hciAxPC9kYXRlPjwvcHVi
LWRhdGVzPjwvZGF0ZXM+PGlzYm4+MTk0MS0zMjk3IChFbGVjdHJvbmljKSYjeEQ7MTk0MS0zMjg5
IChMaW5raW5nKTwvaXNibj48YWNjZXNzaW9uLW51bT4yNDUxOTkwODwvYWNjZXNzaW9uLW51bT48
dXJscz48cmVsYXRlZC11cmxzPjx1cmw+aHR0cHM6Ly93d3cubmNiaS5ubG0ubmloLmdvdi9wdWJt
ZWQvMjQ1MTk5MDg8L3VybD48L3JlbGF0ZWQtdXJscz48L3VybHM+PGVsZWN0cm9uaWMtcmVzb3Vy
Y2UtbnVtPjEwLjExNjEvQ0lSQ0hFQVJURkFJTFVSRS4xMTMuMDAwODgzPC9lbGVjdHJvbmljLXJl
c291cmNlLW51bT48L3JlY29yZD48L0NpdGU+PC9FbmROb3RlPgB=
</w:fldData>
        </w:fldChar>
      </w:r>
      <w:r w:rsidR="00E70687">
        <w:rPr>
          <w:sz w:val="24"/>
          <w:szCs w:val="24"/>
        </w:rPr>
        <w:instrText xml:space="preserve"> ADDIN EN.CITE.DATA </w:instrText>
      </w:r>
      <w:r w:rsidR="00E70687">
        <w:rPr>
          <w:sz w:val="24"/>
          <w:szCs w:val="24"/>
        </w:rPr>
      </w:r>
      <w:r w:rsidR="00E70687">
        <w:rPr>
          <w:sz w:val="24"/>
          <w:szCs w:val="24"/>
        </w:rPr>
        <w:fldChar w:fldCharType="end"/>
      </w:r>
      <w:r w:rsidR="00E70687">
        <w:rPr>
          <w:sz w:val="24"/>
          <w:szCs w:val="24"/>
        </w:rPr>
      </w:r>
      <w:r w:rsidR="00E70687">
        <w:rPr>
          <w:sz w:val="24"/>
          <w:szCs w:val="24"/>
        </w:rPr>
        <w:fldChar w:fldCharType="separate"/>
      </w:r>
      <w:r w:rsidR="00E70687" w:rsidRPr="00E70687">
        <w:rPr>
          <w:noProof/>
          <w:sz w:val="24"/>
          <w:szCs w:val="24"/>
          <w:vertAlign w:val="superscript"/>
        </w:rPr>
        <w:t>14</w:t>
      </w:r>
      <w:r w:rsidR="00E70687">
        <w:rPr>
          <w:sz w:val="24"/>
          <w:szCs w:val="24"/>
        </w:rPr>
        <w:fldChar w:fldCharType="end"/>
      </w:r>
    </w:p>
    <w:p w14:paraId="772B4B88" w14:textId="17C0E9F6" w:rsidR="00773909" w:rsidRPr="00ED702B" w:rsidRDefault="00773909" w:rsidP="00ED702B">
      <w:pPr>
        <w:pStyle w:val="ListParagraph"/>
        <w:numPr>
          <w:ilvl w:val="0"/>
          <w:numId w:val="5"/>
        </w:numPr>
        <w:rPr>
          <w:sz w:val="24"/>
          <w:szCs w:val="24"/>
        </w:rPr>
      </w:pPr>
      <w:r>
        <w:rPr>
          <w:sz w:val="24"/>
          <w:szCs w:val="24"/>
        </w:rPr>
        <w:t>16,741 Women’s Health Study participants with baseline actigraphy (data from &gt;10 hours per day for at least 4 consecutive days) followed for mean 4.3 years demonstrated that all-cause mortality declined across the quartiles of daily step distribution until leveling off once patients achieved approximately 7500 steps daily.</w:t>
      </w:r>
      <w:r>
        <w:rPr>
          <w:sz w:val="24"/>
          <w:szCs w:val="24"/>
        </w:rPr>
        <w:fldChar w:fldCharType="begin"/>
      </w:r>
      <w:r>
        <w:rPr>
          <w:sz w:val="24"/>
          <w:szCs w:val="24"/>
        </w:rPr>
        <w:instrText xml:space="preserve"> ADDIN EN.CITE &lt;EndNote&gt;&lt;Cite&gt;&lt;Author&gt;Lee&lt;/Author&gt;&lt;Year&gt;2019&lt;/Year&gt;&lt;RecNum&gt;15&lt;/RecNum&gt;&lt;DisplayText&gt;&lt;style face="superscript"&gt;15&lt;/style&gt;&lt;/DisplayText&gt;&lt;record&gt;&lt;rec-number&gt;15&lt;/rec-number&gt;&lt;foreign-keys&gt;&lt;key app="EN" db-id="sffdpsfx8tef5qezrd4vrp5ce0x5zaraep9z" timestamp="1561005568"&gt;15&lt;/key&gt;&lt;/foreign-keys&gt;&lt;ref-type name="Journal Article"&gt;17&lt;/ref-type&gt;&lt;contributors&gt;&lt;authors&gt;&lt;author&gt;Lee, I. M.&lt;/author&gt;&lt;author&gt;Shiroma, E. J.&lt;/author&gt;&lt;author&gt;Kamada, M.&lt;/author&gt;&lt;author&gt;Bassett, D. R.&lt;/author&gt;&lt;author&gt;Matthews, C. E.&lt;/author&gt;&lt;author&gt;Buring, J. E.&lt;/author&gt;&lt;/authors&gt;&lt;/contributors&gt;&lt;auth-address&gt;Division of Preventive Medicine, Brigham and Women&amp;apos;s Hospital, Harvard Medical School, Boston, Massachusetts.&amp;#xD;Department of Epidemiology, Harvard T.H. Chan School of Public Health, Boston, Massachusetts.&amp;#xD;Laboratory of Epidemiology and Population Science, National Institute on Aging, Baltimore, Maryland.&amp;#xD;Department of Health and Social Behavior, School of Public Health, Graduate School of Medicine, The University of Tokyo, Tokyo, Japan.&amp;#xD;Department of Kinesiology, Recreation, and Sport Studies, University of Tennessee, Knoxville.&amp;#xD;Metabolic Epidemiology Branch, Division of Cancer Epidemiology and Genetics, National Cancer Institute, Bethesda, Maryland.&lt;/auth-address&gt;&lt;titles&gt;&lt;title&gt;Association of Step Volume and Intensity With All-Cause Mortality in Older Women&lt;/title&gt;&lt;secondary-title&gt;JAMA Intern Med&lt;/secondary-title&gt;&lt;/titles&gt;&lt;periodical&gt;&lt;full-title&gt;JAMA Intern Med&lt;/full-title&gt;&lt;/periodical&gt;&lt;edition&gt;2019/05/30&lt;/edition&gt;&lt;dates&gt;&lt;year&gt;2019&lt;/year&gt;&lt;pub-dates&gt;&lt;date&gt;May 29&lt;/date&gt;&lt;/pub-dates&gt;&lt;/dates&gt;&lt;isbn&gt;2168-6114 (Electronic)&amp;#xD;2168-6106 (Linking)&lt;/isbn&gt;&lt;accession-num&gt;31141585&lt;/accession-num&gt;&lt;urls&gt;&lt;related-urls&gt;&lt;url&gt;https://www.ncbi.nlm.nih.gov/pubmed/31141585&lt;/url&gt;&lt;/related-urls&gt;&lt;/urls&gt;&lt;electronic-resource-num&gt;10.1001/jamainternmed.2019.0899&lt;/electronic-resource-num&gt;&lt;/record&gt;&lt;/Cite&gt;&lt;/EndNote&gt;</w:instrText>
      </w:r>
      <w:r>
        <w:rPr>
          <w:sz w:val="24"/>
          <w:szCs w:val="24"/>
        </w:rPr>
        <w:fldChar w:fldCharType="separate"/>
      </w:r>
      <w:r w:rsidRPr="00773909">
        <w:rPr>
          <w:noProof/>
          <w:sz w:val="24"/>
          <w:szCs w:val="24"/>
          <w:vertAlign w:val="superscript"/>
        </w:rPr>
        <w:t>15</w:t>
      </w:r>
      <w:r>
        <w:rPr>
          <w:sz w:val="24"/>
          <w:szCs w:val="24"/>
        </w:rPr>
        <w:fldChar w:fldCharType="end"/>
      </w:r>
      <w:r>
        <w:rPr>
          <w:sz w:val="24"/>
          <w:szCs w:val="24"/>
        </w:rPr>
        <w:t xml:space="preserve"> They report the following actigraphy outputs:</w:t>
      </w:r>
    </w:p>
    <w:p w14:paraId="4E40B057" w14:textId="77777777" w:rsidR="00773909" w:rsidRDefault="00773909">
      <w:pPr>
        <w:rPr>
          <w:sz w:val="24"/>
          <w:szCs w:val="24"/>
        </w:rPr>
      </w:pPr>
      <w:r w:rsidRPr="00773909">
        <w:rPr>
          <w:noProof/>
          <w:sz w:val="24"/>
          <w:szCs w:val="24"/>
        </w:rPr>
        <w:lastRenderedPageBreak/>
        <w:drawing>
          <wp:inline distT="0" distB="0" distL="0" distR="0" wp14:anchorId="7D62C3F4" wp14:editId="77F68BAE">
            <wp:extent cx="5661291" cy="4514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64073" cy="4517069"/>
                    </a:xfrm>
                    <a:prstGeom prst="rect">
                      <a:avLst/>
                    </a:prstGeom>
                    <a:noFill/>
                    <a:ln>
                      <a:noFill/>
                    </a:ln>
                  </pic:spPr>
                </pic:pic>
              </a:graphicData>
            </a:graphic>
          </wp:inline>
        </w:drawing>
      </w:r>
    </w:p>
    <w:p w14:paraId="1A62FBB2" w14:textId="77777777" w:rsidR="00773909" w:rsidRDefault="00773909">
      <w:pPr>
        <w:rPr>
          <w:sz w:val="24"/>
          <w:szCs w:val="24"/>
        </w:rPr>
      </w:pPr>
      <w:r w:rsidRPr="00773909">
        <w:rPr>
          <w:noProof/>
          <w:sz w:val="24"/>
          <w:szCs w:val="24"/>
        </w:rPr>
        <w:lastRenderedPageBreak/>
        <w:drawing>
          <wp:inline distT="0" distB="0" distL="0" distR="0" wp14:anchorId="6EB975CD" wp14:editId="1E688102">
            <wp:extent cx="5943600" cy="5781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781675"/>
                    </a:xfrm>
                    <a:prstGeom prst="rect">
                      <a:avLst/>
                    </a:prstGeom>
                    <a:noFill/>
                    <a:ln>
                      <a:noFill/>
                    </a:ln>
                  </pic:spPr>
                </pic:pic>
              </a:graphicData>
            </a:graphic>
          </wp:inline>
        </w:drawing>
      </w:r>
    </w:p>
    <w:p w14:paraId="3F915E89" w14:textId="69812D43" w:rsidR="00ED702B" w:rsidRDefault="00773909">
      <w:pPr>
        <w:rPr>
          <w:sz w:val="24"/>
          <w:szCs w:val="24"/>
        </w:rPr>
      </w:pPr>
      <w:r w:rsidRPr="00773909">
        <w:rPr>
          <w:noProof/>
          <w:sz w:val="24"/>
          <w:szCs w:val="24"/>
        </w:rPr>
        <w:lastRenderedPageBreak/>
        <w:drawing>
          <wp:inline distT="0" distB="0" distL="0" distR="0" wp14:anchorId="4481DE6B" wp14:editId="2EED4D18">
            <wp:extent cx="5943600" cy="57137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713730"/>
                    </a:xfrm>
                    <a:prstGeom prst="rect">
                      <a:avLst/>
                    </a:prstGeom>
                    <a:noFill/>
                    <a:ln>
                      <a:noFill/>
                    </a:ln>
                  </pic:spPr>
                </pic:pic>
              </a:graphicData>
            </a:graphic>
          </wp:inline>
        </w:drawing>
      </w:r>
      <w:r w:rsidR="00ED702B">
        <w:rPr>
          <w:sz w:val="24"/>
          <w:szCs w:val="24"/>
        </w:rPr>
        <w:br w:type="page"/>
      </w:r>
    </w:p>
    <w:p w14:paraId="468BD70F" w14:textId="4BA978F0" w:rsidR="00E0088C" w:rsidRDefault="00E0088C" w:rsidP="00FB3A87">
      <w:pPr>
        <w:rPr>
          <w:sz w:val="24"/>
          <w:szCs w:val="24"/>
        </w:rPr>
      </w:pPr>
      <w:r>
        <w:rPr>
          <w:sz w:val="24"/>
          <w:szCs w:val="24"/>
        </w:rPr>
        <w:lastRenderedPageBreak/>
        <w:t>References:</w:t>
      </w:r>
    </w:p>
    <w:p w14:paraId="270C168E" w14:textId="4FDF2948" w:rsidR="00773909" w:rsidRPr="00773909" w:rsidRDefault="009E5C72" w:rsidP="00773909">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773909" w:rsidRPr="00773909">
        <w:t>1.</w:t>
      </w:r>
      <w:r w:rsidR="00773909" w:rsidRPr="00773909">
        <w:tab/>
        <w:t xml:space="preserve">United States Department of Health and Human Services, Food and Drug Administration. Guidance for Industry. Computerized Systems Used in Clinical Investigations 2007, </w:t>
      </w:r>
      <w:hyperlink r:id="rId18" w:history="1">
        <w:r w:rsidR="00773909" w:rsidRPr="00773909">
          <w:rPr>
            <w:rStyle w:val="Hyperlink"/>
          </w:rPr>
          <w:t>https://www.fda.gov/media/70970/download</w:t>
        </w:r>
      </w:hyperlink>
      <w:r w:rsidR="00773909" w:rsidRPr="00773909">
        <w:t>. Accessed June 19, 2019.</w:t>
      </w:r>
    </w:p>
    <w:p w14:paraId="5411851F" w14:textId="144B1E9F" w:rsidR="00773909" w:rsidRPr="00773909" w:rsidRDefault="00773909" w:rsidP="00773909">
      <w:pPr>
        <w:pStyle w:val="EndNoteBibliography"/>
        <w:spacing w:after="0"/>
        <w:ind w:left="720" w:hanging="720"/>
      </w:pPr>
      <w:r w:rsidRPr="00773909">
        <w:t>2.</w:t>
      </w:r>
      <w:r w:rsidRPr="00773909">
        <w:tab/>
        <w:t xml:space="preserve">United States Department of Health and Human Services, Food and Drug Administration. Guidance for Industry. Electronic Source Data in Clinical Investigations 2013, </w:t>
      </w:r>
      <w:hyperlink r:id="rId19" w:history="1">
        <w:r w:rsidRPr="00773909">
          <w:rPr>
            <w:rStyle w:val="Hyperlink"/>
          </w:rPr>
          <w:t>https://www.fda.gov/media/85183/download</w:t>
        </w:r>
      </w:hyperlink>
      <w:r w:rsidRPr="00773909">
        <w:t>. Accessed June 19, 2019.</w:t>
      </w:r>
    </w:p>
    <w:p w14:paraId="0E25B39A" w14:textId="77777777" w:rsidR="00773909" w:rsidRPr="00773909" w:rsidRDefault="00773909" w:rsidP="00773909">
      <w:pPr>
        <w:pStyle w:val="EndNoteBibliography"/>
        <w:spacing w:after="0"/>
        <w:ind w:left="720" w:hanging="720"/>
      </w:pPr>
      <w:r w:rsidRPr="00773909">
        <w:t>3.</w:t>
      </w:r>
      <w:r w:rsidRPr="00773909">
        <w:tab/>
        <w:t xml:space="preserve">Tudor-Locke C, Camhi SM, Troiano RP. A catalog of rules, variables, and definitions applied to accelerometer data in the National Health and Nutrition Examination Survey, 2003-2006. </w:t>
      </w:r>
      <w:r w:rsidRPr="00773909">
        <w:rPr>
          <w:i/>
        </w:rPr>
        <w:t xml:space="preserve">Prev Chronic Dis. </w:t>
      </w:r>
      <w:r w:rsidRPr="00773909">
        <w:t>2012;9:E113.</w:t>
      </w:r>
    </w:p>
    <w:p w14:paraId="4FFBD82F" w14:textId="77777777" w:rsidR="00773909" w:rsidRPr="00773909" w:rsidRDefault="00773909" w:rsidP="00773909">
      <w:pPr>
        <w:pStyle w:val="EndNoteBibliography"/>
        <w:spacing w:after="0"/>
        <w:ind w:left="720" w:hanging="720"/>
      </w:pPr>
      <w:r w:rsidRPr="00773909">
        <w:t>4.</w:t>
      </w:r>
      <w:r w:rsidRPr="00773909">
        <w:tab/>
        <w:t xml:space="preserve">Case MA, Burwick HA, Volpp KG, Patel MS. Accuracy of smartphone applications and wearable devices for tracking physical activity data. </w:t>
      </w:r>
      <w:r w:rsidRPr="00773909">
        <w:rPr>
          <w:i/>
        </w:rPr>
        <w:t xml:space="preserve">JAMA. </w:t>
      </w:r>
      <w:r w:rsidRPr="00773909">
        <w:t>2015;313(6):625-626.</w:t>
      </w:r>
    </w:p>
    <w:p w14:paraId="3C455C24" w14:textId="77777777" w:rsidR="00773909" w:rsidRPr="00773909" w:rsidRDefault="00773909" w:rsidP="00773909">
      <w:pPr>
        <w:pStyle w:val="EndNoteBibliography"/>
        <w:spacing w:after="0"/>
        <w:ind w:left="720" w:hanging="720"/>
      </w:pPr>
      <w:r w:rsidRPr="00773909">
        <w:t>5.</w:t>
      </w:r>
      <w:r w:rsidRPr="00773909">
        <w:tab/>
        <w:t xml:space="preserve">John D, Morton A, Arguello D, Lyden K, Bassett D. "What Is a Step?" Differences in How a Step Is Detected among Three Popular Activity Monitors That Have Impacted Physical Activity Research. </w:t>
      </w:r>
      <w:r w:rsidRPr="00773909">
        <w:rPr>
          <w:i/>
        </w:rPr>
        <w:t xml:space="preserve">Sensors (Basel). </w:t>
      </w:r>
      <w:r w:rsidRPr="00773909">
        <w:t>2018;18(4).</w:t>
      </w:r>
    </w:p>
    <w:p w14:paraId="23B21100" w14:textId="4C201F3A" w:rsidR="00773909" w:rsidRPr="00773909" w:rsidRDefault="00773909" w:rsidP="00773909">
      <w:pPr>
        <w:pStyle w:val="EndNoteBibliography"/>
        <w:spacing w:after="0"/>
        <w:ind w:left="720" w:hanging="720"/>
      </w:pPr>
      <w:r w:rsidRPr="00773909">
        <w:t>6.</w:t>
      </w:r>
      <w:r w:rsidRPr="00773909">
        <w:tab/>
        <w:t xml:space="preserve">United States Department of Health and Human Services, Food and Drug Administration. Software as a Medical Device (SAMD): Clinical Evaluation. Guidance for Industry and Food and Drug Administration Staff 2017, </w:t>
      </w:r>
      <w:hyperlink r:id="rId20" w:history="1">
        <w:r w:rsidRPr="00773909">
          <w:rPr>
            <w:rStyle w:val="Hyperlink"/>
          </w:rPr>
          <w:t>https://www.fda.gov/media/100714/download</w:t>
        </w:r>
      </w:hyperlink>
      <w:r w:rsidRPr="00773909">
        <w:t>. Accessed June 19, 2019.</w:t>
      </w:r>
    </w:p>
    <w:p w14:paraId="7DAA79FD" w14:textId="77777777" w:rsidR="00773909" w:rsidRPr="00773909" w:rsidRDefault="00773909" w:rsidP="00773909">
      <w:pPr>
        <w:pStyle w:val="EndNoteBibliography"/>
        <w:spacing w:after="0"/>
        <w:ind w:left="720" w:hanging="720"/>
      </w:pPr>
      <w:r w:rsidRPr="00773909">
        <w:t>7.</w:t>
      </w:r>
      <w:r w:rsidRPr="00773909">
        <w:tab/>
        <w:t xml:space="preserve">Marino M, Li Y, Rueschman MN, et al. Measuring sleep: accuracy, sensitivity, and specificity of wrist actigraphy compared to polysomnography. </w:t>
      </w:r>
      <w:r w:rsidRPr="00773909">
        <w:rPr>
          <w:i/>
        </w:rPr>
        <w:t xml:space="preserve">Sleep. </w:t>
      </w:r>
      <w:r w:rsidRPr="00773909">
        <w:t>2013;36(11):1747-1755.</w:t>
      </w:r>
    </w:p>
    <w:p w14:paraId="4E3C3441" w14:textId="77777777" w:rsidR="00773909" w:rsidRPr="00773909" w:rsidRDefault="00773909" w:rsidP="00773909">
      <w:pPr>
        <w:pStyle w:val="EndNoteBibliography"/>
        <w:spacing w:after="0"/>
        <w:ind w:left="720" w:hanging="720"/>
      </w:pPr>
      <w:r w:rsidRPr="00773909">
        <w:t>8.</w:t>
      </w:r>
      <w:r w:rsidRPr="00773909">
        <w:tab/>
        <w:t xml:space="preserve">Demeyer H, Burtin C, Hornikx M, et al. The Minimal Important Difference in Physical Activity in Patients with COPD. </w:t>
      </w:r>
      <w:r w:rsidRPr="00773909">
        <w:rPr>
          <w:i/>
        </w:rPr>
        <w:t xml:space="preserve">PLoS One. </w:t>
      </w:r>
      <w:r w:rsidRPr="00773909">
        <w:t>2016;11(4):e0154587.</w:t>
      </w:r>
    </w:p>
    <w:p w14:paraId="6214A39B" w14:textId="29CA4844" w:rsidR="00773909" w:rsidRPr="00773909" w:rsidRDefault="00773909" w:rsidP="00773909">
      <w:pPr>
        <w:pStyle w:val="EndNoteBibliography"/>
        <w:spacing w:after="0"/>
        <w:ind w:left="720" w:hanging="720"/>
      </w:pPr>
      <w:r w:rsidRPr="00773909">
        <w:t>9.</w:t>
      </w:r>
      <w:r w:rsidRPr="00773909">
        <w:tab/>
        <w:t xml:space="preserve">Clinical Trials Transformation Initiative. CTTI RECOMMENDATIONS: DEVELOPING NOVEL ENDPOINTS GENERATED BY MOBILE TECHNOLOGY FOR USE IN CLINICAL TRIALS. 2017, </w:t>
      </w:r>
      <w:hyperlink r:id="rId21" w:history="1">
        <w:r w:rsidRPr="00773909">
          <w:rPr>
            <w:rStyle w:val="Hyperlink"/>
          </w:rPr>
          <w:t>https://www.ctti-clinicaltrials.org/files/novelendpoints-recs.pdf</w:t>
        </w:r>
      </w:hyperlink>
      <w:r w:rsidRPr="00773909">
        <w:t>. Accessed June 19, 2019.</w:t>
      </w:r>
    </w:p>
    <w:p w14:paraId="3B5947D9" w14:textId="52B7ADC8" w:rsidR="00773909" w:rsidRPr="00773909" w:rsidRDefault="00773909" w:rsidP="00773909">
      <w:pPr>
        <w:pStyle w:val="EndNoteBibliography"/>
        <w:spacing w:after="0"/>
        <w:ind w:left="720" w:hanging="720"/>
      </w:pPr>
      <w:r w:rsidRPr="00773909">
        <w:t>10.</w:t>
      </w:r>
      <w:r w:rsidRPr="00773909">
        <w:tab/>
        <w:t xml:space="preserve">Clinical Trials Transformation Initiative. USE CASE FOR DEVELOPING NOVEL ENDPOINTS GENERATED USING MOBILE TECHNOLOGY: HEART FAILURE. 2017, </w:t>
      </w:r>
      <w:hyperlink r:id="rId22" w:history="1">
        <w:r w:rsidRPr="00773909">
          <w:rPr>
            <w:rStyle w:val="Hyperlink"/>
          </w:rPr>
          <w:t>https://www.ctti-clinicaltrials.org/files/usecase-heartfailure.pdf</w:t>
        </w:r>
      </w:hyperlink>
      <w:r w:rsidRPr="00773909">
        <w:t>. Accessed June 19, 2019.</w:t>
      </w:r>
    </w:p>
    <w:p w14:paraId="1EDC2893" w14:textId="77777777" w:rsidR="00773909" w:rsidRPr="00773909" w:rsidRDefault="00773909" w:rsidP="00773909">
      <w:pPr>
        <w:pStyle w:val="EndNoteBibliography"/>
        <w:spacing w:after="0"/>
        <w:ind w:left="720" w:hanging="720"/>
      </w:pPr>
      <w:r w:rsidRPr="00773909">
        <w:t>11.</w:t>
      </w:r>
      <w:r w:rsidRPr="00773909">
        <w:tab/>
        <w:t xml:space="preserve">Wolff-Hughes DL, Fitzhugh EC, Bassett DR, Churilla JR. Waist-Worn Actigraphy: Population-Referenced Percentiles for Total Activity Counts in U.S. Adults. </w:t>
      </w:r>
      <w:r w:rsidRPr="00773909">
        <w:rPr>
          <w:i/>
        </w:rPr>
        <w:t xml:space="preserve">J Phys Act Health. </w:t>
      </w:r>
      <w:r w:rsidRPr="00773909">
        <w:t>2015;12(4):447-453.</w:t>
      </w:r>
    </w:p>
    <w:p w14:paraId="2C1FD54A" w14:textId="77777777" w:rsidR="00773909" w:rsidRPr="00773909" w:rsidRDefault="00773909" w:rsidP="00773909">
      <w:pPr>
        <w:pStyle w:val="EndNoteBibliography"/>
        <w:spacing w:after="0"/>
        <w:ind w:left="720" w:hanging="720"/>
      </w:pPr>
      <w:r w:rsidRPr="00773909">
        <w:t>12.</w:t>
      </w:r>
      <w:r w:rsidRPr="00773909">
        <w:tab/>
        <w:t xml:space="preserve">Wolff-Hughes DL, Bassett DR, Fitzhugh EC. Population-referenced percentiles for waist-worn accelerometer-derived total activity counts in U.S. youth: 2003 - 2006 NHANES. </w:t>
      </w:r>
      <w:r w:rsidRPr="00773909">
        <w:rPr>
          <w:i/>
        </w:rPr>
        <w:t xml:space="preserve">PLoS One. </w:t>
      </w:r>
      <w:r w:rsidRPr="00773909">
        <w:t>2014;9(12):e115915.</w:t>
      </w:r>
    </w:p>
    <w:p w14:paraId="0F7AE63D" w14:textId="77777777" w:rsidR="00773909" w:rsidRPr="00773909" w:rsidRDefault="00773909" w:rsidP="00773909">
      <w:pPr>
        <w:pStyle w:val="EndNoteBibliography"/>
        <w:spacing w:after="0"/>
        <w:ind w:left="720" w:hanging="720"/>
      </w:pPr>
      <w:r w:rsidRPr="00773909">
        <w:t>13.</w:t>
      </w:r>
      <w:r w:rsidRPr="00773909">
        <w:tab/>
        <w:t xml:space="preserve">Tan MKH, Wong JKL, Bakrania K, et al. Can activity monitors predict outcomes in patients with heart failure? A systematic review. </w:t>
      </w:r>
      <w:r w:rsidRPr="00773909">
        <w:rPr>
          <w:i/>
        </w:rPr>
        <w:t xml:space="preserve">Eur Heart J Qual Care Clin Outcomes. </w:t>
      </w:r>
      <w:r w:rsidRPr="00773909">
        <w:t>2019;5(1):11-21.</w:t>
      </w:r>
    </w:p>
    <w:p w14:paraId="4C8113D9" w14:textId="77777777" w:rsidR="00773909" w:rsidRPr="00773909" w:rsidRDefault="00773909" w:rsidP="00773909">
      <w:pPr>
        <w:pStyle w:val="EndNoteBibliography"/>
        <w:spacing w:after="0"/>
        <w:ind w:left="720" w:hanging="720"/>
      </w:pPr>
      <w:r w:rsidRPr="00773909">
        <w:t>14.</w:t>
      </w:r>
      <w:r w:rsidRPr="00773909">
        <w:tab/>
        <w:t xml:space="preserve">Conraads VM, Spruit MA, Braunschweig F, et al. Physical activity measured with implanted devices predicts patient outcome in chronic heart failure. </w:t>
      </w:r>
      <w:r w:rsidRPr="00773909">
        <w:rPr>
          <w:i/>
        </w:rPr>
        <w:t xml:space="preserve">Circ Heart Fail. </w:t>
      </w:r>
      <w:r w:rsidRPr="00773909">
        <w:t>2014;7(2):279-287.</w:t>
      </w:r>
    </w:p>
    <w:p w14:paraId="13ED4E53" w14:textId="77777777" w:rsidR="00773909" w:rsidRPr="00773909" w:rsidRDefault="00773909" w:rsidP="00773909">
      <w:pPr>
        <w:pStyle w:val="EndNoteBibliography"/>
        <w:ind w:left="720" w:hanging="720"/>
      </w:pPr>
      <w:r w:rsidRPr="00773909">
        <w:t>15.</w:t>
      </w:r>
      <w:r w:rsidRPr="00773909">
        <w:tab/>
        <w:t xml:space="preserve">Lee IM, Shiroma EJ, Kamada M, Bassett DR, Matthews CE, Buring JE. Association of Step Volume and Intensity With All-Cause Mortality in Older Women. </w:t>
      </w:r>
      <w:r w:rsidRPr="00773909">
        <w:rPr>
          <w:i/>
        </w:rPr>
        <w:t xml:space="preserve">JAMA Intern Med. </w:t>
      </w:r>
      <w:r w:rsidRPr="00773909">
        <w:t>2019.</w:t>
      </w:r>
    </w:p>
    <w:p w14:paraId="00C85648" w14:textId="427B6C0F" w:rsidR="00FB3A87" w:rsidRPr="00FB3A87" w:rsidRDefault="009E5C72" w:rsidP="00FB3A87">
      <w:pPr>
        <w:rPr>
          <w:sz w:val="24"/>
          <w:szCs w:val="24"/>
        </w:rPr>
      </w:pPr>
      <w:r>
        <w:rPr>
          <w:sz w:val="24"/>
          <w:szCs w:val="24"/>
        </w:rPr>
        <w:fldChar w:fldCharType="end"/>
      </w:r>
    </w:p>
    <w:sectPr w:rsidR="00FB3A87" w:rsidRPr="00FB3A87">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1AA6B3" w14:textId="77777777" w:rsidR="00102A39" w:rsidRDefault="00102A39" w:rsidP="00FB3A87">
      <w:pPr>
        <w:spacing w:after="0" w:line="240" w:lineRule="auto"/>
      </w:pPr>
      <w:r>
        <w:separator/>
      </w:r>
    </w:p>
  </w:endnote>
  <w:endnote w:type="continuationSeparator" w:id="0">
    <w:p w14:paraId="252BD3B0" w14:textId="77777777" w:rsidR="00102A39" w:rsidRDefault="00102A39" w:rsidP="00FB3A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6082026"/>
      <w:docPartObj>
        <w:docPartGallery w:val="Page Numbers (Bottom of Page)"/>
        <w:docPartUnique/>
      </w:docPartObj>
    </w:sdtPr>
    <w:sdtEndPr>
      <w:rPr>
        <w:noProof/>
      </w:rPr>
    </w:sdtEndPr>
    <w:sdtContent>
      <w:p w14:paraId="037EBE34" w14:textId="0DAB2B9A" w:rsidR="00FB3A87" w:rsidRDefault="00FB3A87">
        <w:pPr>
          <w:pStyle w:val="Footer"/>
          <w:jc w:val="center"/>
        </w:pPr>
        <w:r>
          <w:fldChar w:fldCharType="begin"/>
        </w:r>
        <w:r>
          <w:instrText xml:space="preserve"> PAGE   \* MERGEFORMAT </w:instrText>
        </w:r>
        <w:r>
          <w:fldChar w:fldCharType="separate"/>
        </w:r>
        <w:r w:rsidR="004D06D1">
          <w:rPr>
            <w:noProof/>
          </w:rPr>
          <w:t>5</w:t>
        </w:r>
        <w:r>
          <w:rPr>
            <w:noProof/>
          </w:rPr>
          <w:fldChar w:fldCharType="end"/>
        </w:r>
      </w:p>
    </w:sdtContent>
  </w:sdt>
  <w:p w14:paraId="7AFA2C69" w14:textId="77777777" w:rsidR="00FB3A87" w:rsidRDefault="00FB3A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D0BCF1" w14:textId="77777777" w:rsidR="00102A39" w:rsidRDefault="00102A39" w:rsidP="00FB3A87">
      <w:pPr>
        <w:spacing w:after="0" w:line="240" w:lineRule="auto"/>
      </w:pPr>
      <w:r>
        <w:separator/>
      </w:r>
    </w:p>
  </w:footnote>
  <w:footnote w:type="continuationSeparator" w:id="0">
    <w:p w14:paraId="22EB464C" w14:textId="77777777" w:rsidR="00102A39" w:rsidRDefault="00102A39" w:rsidP="00FB3A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14F88A" w14:textId="570D8139" w:rsidR="00FB3A87" w:rsidRPr="00FB3A87" w:rsidRDefault="00FB3A87" w:rsidP="00FB3A87">
    <w:pPr>
      <w:pStyle w:val="Header"/>
      <w:jc w:val="right"/>
      <w:rPr>
        <w:sz w:val="24"/>
        <w:szCs w:val="24"/>
      </w:rPr>
    </w:pPr>
    <w:r w:rsidRPr="00FB3A87">
      <w:rPr>
        <w:sz w:val="24"/>
        <w:szCs w:val="24"/>
      </w:rPr>
      <w:t>Actigraphy 1906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7544E"/>
    <w:multiLevelType w:val="hybridMultilevel"/>
    <w:tmpl w:val="FDCC177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3B67FE"/>
    <w:multiLevelType w:val="hybridMultilevel"/>
    <w:tmpl w:val="4050A8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44A5743"/>
    <w:multiLevelType w:val="hybridMultilevel"/>
    <w:tmpl w:val="97FC0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9C320B5"/>
    <w:multiLevelType w:val="hybridMultilevel"/>
    <w:tmpl w:val="DE028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D250226"/>
    <w:multiLevelType w:val="hybridMultilevel"/>
    <w:tmpl w:val="A4FA7590"/>
    <w:lvl w:ilvl="0" w:tplc="A818527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D313458"/>
    <w:multiLevelType w:val="hybridMultilevel"/>
    <w:tmpl w:val="FC783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fdpsfx8tef5qezrd4vrp5ce0x5zaraep9z&quot;&gt;Actigraph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4E5324"/>
    <w:rsid w:val="000042D4"/>
    <w:rsid w:val="0003458B"/>
    <w:rsid w:val="000579F6"/>
    <w:rsid w:val="000746E9"/>
    <w:rsid w:val="000C5A63"/>
    <w:rsid w:val="000F3871"/>
    <w:rsid w:val="000F5936"/>
    <w:rsid w:val="00102A39"/>
    <w:rsid w:val="00195F85"/>
    <w:rsid w:val="001A4DA2"/>
    <w:rsid w:val="001B3F52"/>
    <w:rsid w:val="00240733"/>
    <w:rsid w:val="00270F98"/>
    <w:rsid w:val="002764E1"/>
    <w:rsid w:val="00284FBC"/>
    <w:rsid w:val="00384C50"/>
    <w:rsid w:val="003C0862"/>
    <w:rsid w:val="004B770B"/>
    <w:rsid w:val="004D06D1"/>
    <w:rsid w:val="004E13F8"/>
    <w:rsid w:val="004E5324"/>
    <w:rsid w:val="004E77FF"/>
    <w:rsid w:val="00564C5B"/>
    <w:rsid w:val="0058294C"/>
    <w:rsid w:val="00595927"/>
    <w:rsid w:val="005B1EE7"/>
    <w:rsid w:val="005D17D2"/>
    <w:rsid w:val="005E0BE5"/>
    <w:rsid w:val="005F0DA9"/>
    <w:rsid w:val="00652256"/>
    <w:rsid w:val="0068432E"/>
    <w:rsid w:val="006A1AFA"/>
    <w:rsid w:val="0070059B"/>
    <w:rsid w:val="00703F68"/>
    <w:rsid w:val="00773789"/>
    <w:rsid w:val="00773909"/>
    <w:rsid w:val="00782C7C"/>
    <w:rsid w:val="007A1B5B"/>
    <w:rsid w:val="007B38B7"/>
    <w:rsid w:val="007B50CD"/>
    <w:rsid w:val="00826074"/>
    <w:rsid w:val="008A2BBC"/>
    <w:rsid w:val="008D0CBB"/>
    <w:rsid w:val="008D73BC"/>
    <w:rsid w:val="00927416"/>
    <w:rsid w:val="009640FD"/>
    <w:rsid w:val="009A408B"/>
    <w:rsid w:val="009E1187"/>
    <w:rsid w:val="009E5C72"/>
    <w:rsid w:val="00A46F82"/>
    <w:rsid w:val="00A80E5E"/>
    <w:rsid w:val="00B30489"/>
    <w:rsid w:val="00B53443"/>
    <w:rsid w:val="00B53454"/>
    <w:rsid w:val="00B71264"/>
    <w:rsid w:val="00B75930"/>
    <w:rsid w:val="00BC21AF"/>
    <w:rsid w:val="00BE1A2A"/>
    <w:rsid w:val="00C2796F"/>
    <w:rsid w:val="00C53DB0"/>
    <w:rsid w:val="00C53FDF"/>
    <w:rsid w:val="00CC523A"/>
    <w:rsid w:val="00D179E1"/>
    <w:rsid w:val="00D710CA"/>
    <w:rsid w:val="00D75991"/>
    <w:rsid w:val="00E0088C"/>
    <w:rsid w:val="00E017E3"/>
    <w:rsid w:val="00E076AB"/>
    <w:rsid w:val="00E70687"/>
    <w:rsid w:val="00E75495"/>
    <w:rsid w:val="00EB2255"/>
    <w:rsid w:val="00EB4491"/>
    <w:rsid w:val="00ED702B"/>
    <w:rsid w:val="00F63541"/>
    <w:rsid w:val="00F81D5C"/>
    <w:rsid w:val="00F929F3"/>
    <w:rsid w:val="00FB3A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A6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E1A2A"/>
    <w:pPr>
      <w:ind w:left="720"/>
      <w:contextualSpacing/>
    </w:pPr>
  </w:style>
  <w:style w:type="character" w:styleId="Hyperlink">
    <w:name w:val="Hyperlink"/>
    <w:basedOn w:val="DefaultParagraphFont"/>
    <w:uiPriority w:val="99"/>
    <w:unhideWhenUsed/>
    <w:rsid w:val="00BE1A2A"/>
    <w:rPr>
      <w:color w:val="0000FF"/>
      <w:u w:val="single"/>
    </w:rPr>
  </w:style>
  <w:style w:type="paragraph" w:styleId="Header">
    <w:name w:val="header"/>
    <w:basedOn w:val="Normal"/>
    <w:link w:val="HeaderChar"/>
    <w:uiPriority w:val="99"/>
    <w:unhideWhenUsed/>
    <w:rsid w:val="00FB3A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3A87"/>
  </w:style>
  <w:style w:type="paragraph" w:styleId="Footer">
    <w:name w:val="footer"/>
    <w:basedOn w:val="Normal"/>
    <w:link w:val="FooterChar"/>
    <w:uiPriority w:val="99"/>
    <w:unhideWhenUsed/>
    <w:rsid w:val="00FB3A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3A87"/>
  </w:style>
  <w:style w:type="paragraph" w:customStyle="1" w:styleId="EndNoteBibliographyTitle">
    <w:name w:val="EndNote Bibliography Title"/>
    <w:basedOn w:val="Normal"/>
    <w:link w:val="EndNoteBibliographyTitleChar"/>
    <w:rsid w:val="009E5C72"/>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9E5C72"/>
  </w:style>
  <w:style w:type="character" w:customStyle="1" w:styleId="EndNoteBibliographyTitleChar">
    <w:name w:val="EndNote Bibliography Title Char"/>
    <w:basedOn w:val="ListParagraphChar"/>
    <w:link w:val="EndNoteBibliographyTitle"/>
    <w:rsid w:val="009E5C72"/>
    <w:rPr>
      <w:rFonts w:ascii="Calibri" w:hAnsi="Calibri" w:cs="Calibri"/>
      <w:noProof/>
    </w:rPr>
  </w:style>
  <w:style w:type="paragraph" w:customStyle="1" w:styleId="EndNoteBibliography">
    <w:name w:val="EndNote Bibliography"/>
    <w:basedOn w:val="Normal"/>
    <w:link w:val="EndNoteBibliographyChar"/>
    <w:rsid w:val="009E5C72"/>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9E5C72"/>
    <w:rPr>
      <w:rFonts w:ascii="Calibri" w:hAnsi="Calibri" w:cs="Calibri"/>
      <w:noProof/>
    </w:rPr>
  </w:style>
  <w:style w:type="character" w:customStyle="1" w:styleId="UnresolvedMention">
    <w:name w:val="Unresolved Mention"/>
    <w:basedOn w:val="DefaultParagraphFont"/>
    <w:uiPriority w:val="99"/>
    <w:semiHidden/>
    <w:unhideWhenUsed/>
    <w:rsid w:val="00595927"/>
    <w:rPr>
      <w:color w:val="605E5C"/>
      <w:shd w:val="clear" w:color="auto" w:fill="E1DFDD"/>
    </w:rPr>
  </w:style>
  <w:style w:type="paragraph" w:styleId="BalloonText">
    <w:name w:val="Balloon Text"/>
    <w:basedOn w:val="Normal"/>
    <w:link w:val="BalloonTextChar"/>
    <w:uiPriority w:val="99"/>
    <w:semiHidden/>
    <w:unhideWhenUsed/>
    <w:rsid w:val="004D06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06D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E1A2A"/>
    <w:pPr>
      <w:ind w:left="720"/>
      <w:contextualSpacing/>
    </w:pPr>
  </w:style>
  <w:style w:type="character" w:styleId="Hyperlink">
    <w:name w:val="Hyperlink"/>
    <w:basedOn w:val="DefaultParagraphFont"/>
    <w:uiPriority w:val="99"/>
    <w:unhideWhenUsed/>
    <w:rsid w:val="00BE1A2A"/>
    <w:rPr>
      <w:color w:val="0000FF"/>
      <w:u w:val="single"/>
    </w:rPr>
  </w:style>
  <w:style w:type="paragraph" w:styleId="Header">
    <w:name w:val="header"/>
    <w:basedOn w:val="Normal"/>
    <w:link w:val="HeaderChar"/>
    <w:uiPriority w:val="99"/>
    <w:unhideWhenUsed/>
    <w:rsid w:val="00FB3A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3A87"/>
  </w:style>
  <w:style w:type="paragraph" w:styleId="Footer">
    <w:name w:val="footer"/>
    <w:basedOn w:val="Normal"/>
    <w:link w:val="FooterChar"/>
    <w:uiPriority w:val="99"/>
    <w:unhideWhenUsed/>
    <w:rsid w:val="00FB3A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3A87"/>
  </w:style>
  <w:style w:type="paragraph" w:customStyle="1" w:styleId="EndNoteBibliographyTitle">
    <w:name w:val="EndNote Bibliography Title"/>
    <w:basedOn w:val="Normal"/>
    <w:link w:val="EndNoteBibliographyTitleChar"/>
    <w:rsid w:val="009E5C72"/>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9E5C72"/>
  </w:style>
  <w:style w:type="character" w:customStyle="1" w:styleId="EndNoteBibliographyTitleChar">
    <w:name w:val="EndNote Bibliography Title Char"/>
    <w:basedOn w:val="ListParagraphChar"/>
    <w:link w:val="EndNoteBibliographyTitle"/>
    <w:rsid w:val="009E5C72"/>
    <w:rPr>
      <w:rFonts w:ascii="Calibri" w:hAnsi="Calibri" w:cs="Calibri"/>
      <w:noProof/>
    </w:rPr>
  </w:style>
  <w:style w:type="paragraph" w:customStyle="1" w:styleId="EndNoteBibliography">
    <w:name w:val="EndNote Bibliography"/>
    <w:basedOn w:val="Normal"/>
    <w:link w:val="EndNoteBibliographyChar"/>
    <w:rsid w:val="009E5C72"/>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9E5C72"/>
    <w:rPr>
      <w:rFonts w:ascii="Calibri" w:hAnsi="Calibri" w:cs="Calibri"/>
      <w:noProof/>
    </w:rPr>
  </w:style>
  <w:style w:type="character" w:customStyle="1" w:styleId="UnresolvedMention">
    <w:name w:val="Unresolved Mention"/>
    <w:basedOn w:val="DefaultParagraphFont"/>
    <w:uiPriority w:val="99"/>
    <w:semiHidden/>
    <w:unhideWhenUsed/>
    <w:rsid w:val="00595927"/>
    <w:rPr>
      <w:color w:val="605E5C"/>
      <w:shd w:val="clear" w:color="auto" w:fill="E1DFDD"/>
    </w:rPr>
  </w:style>
  <w:style w:type="paragraph" w:styleId="BalloonText">
    <w:name w:val="Balloon Text"/>
    <w:basedOn w:val="Normal"/>
    <w:link w:val="BalloonTextChar"/>
    <w:uiPriority w:val="99"/>
    <w:semiHidden/>
    <w:unhideWhenUsed/>
    <w:rsid w:val="004D06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06D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0116233">
      <w:bodyDiv w:val="1"/>
      <w:marLeft w:val="0"/>
      <w:marRight w:val="0"/>
      <w:marTop w:val="0"/>
      <w:marBottom w:val="0"/>
      <w:divBdr>
        <w:top w:val="none" w:sz="0" w:space="0" w:color="auto"/>
        <w:left w:val="none" w:sz="0" w:space="0" w:color="auto"/>
        <w:bottom w:val="none" w:sz="0" w:space="0" w:color="auto"/>
        <w:right w:val="none" w:sz="0" w:space="0" w:color="auto"/>
      </w:divBdr>
    </w:div>
    <w:div w:id="1268385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fda.gov/media/77832/download" TargetMode="External"/><Relationship Id="rId18" Type="http://schemas.openxmlformats.org/officeDocument/2006/relationships/hyperlink" Target="https://www.fda.gov/media/70970/download"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ctti-clinicaltrials.org/files/novelendpoints-recs.pdf" TargetMode="External"/><Relationship Id="rId7" Type="http://schemas.openxmlformats.org/officeDocument/2006/relationships/footnotes" Target="footnotes.xml"/><Relationship Id="rId12" Type="http://schemas.openxmlformats.org/officeDocument/2006/relationships/hyperlink" Target="https://www.nejm.org/doi/full/10.1056/NEJMsb1609216" TargetMode="External"/><Relationship Id="rId17" Type="http://schemas.openxmlformats.org/officeDocument/2006/relationships/image" Target="media/image3.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yperlink" Target="https://www.fda.gov/media/100714/downloa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fda.gov/media/120060/download"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header" Target="header1.xml"/><Relationship Id="rId10" Type="http://schemas.openxmlformats.org/officeDocument/2006/relationships/hyperlink" Target="https://www.fda.gov/media/124795/download" TargetMode="External"/><Relationship Id="rId19" Type="http://schemas.openxmlformats.org/officeDocument/2006/relationships/hyperlink" Target="https://www.fda.gov/media/85183/download" TargetMode="External"/><Relationship Id="rId4" Type="http://schemas.microsoft.com/office/2007/relationships/stylesWithEffects" Target="stylesWithEffects.xml"/><Relationship Id="rId9" Type="http://schemas.openxmlformats.org/officeDocument/2006/relationships/hyperlink" Target="https://www.fda.gov/media/99447/download" TargetMode="External"/><Relationship Id="rId14" Type="http://schemas.openxmlformats.org/officeDocument/2006/relationships/hyperlink" Target="https://www.fda.gov/media/100714/download" TargetMode="External"/><Relationship Id="rId22" Type="http://schemas.openxmlformats.org/officeDocument/2006/relationships/hyperlink" Target="https://www.ctti-clinicaltrials.org/files/usecase-heartfailur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7467B-D116-4C0D-A0E0-D50777280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889</Words>
  <Characters>22172</Characters>
  <Application>Microsoft Office Word</Application>
  <DocSecurity>4</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Inova Health System</Company>
  <LinksUpToDate>false</LinksUpToDate>
  <CharactersWithSpaces>26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ell Psotka</dc:creator>
  <cp:lastModifiedBy>psotkmi</cp:lastModifiedBy>
  <cp:revision>2</cp:revision>
  <dcterms:created xsi:type="dcterms:W3CDTF">2019-06-20T19:53:00Z</dcterms:created>
  <dcterms:modified xsi:type="dcterms:W3CDTF">2019-06-20T19:53:00Z</dcterms:modified>
</cp:coreProperties>
</file>